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EDA5C4" w14:textId="663E0B7F" w:rsidR="002935A0" w:rsidRDefault="00215F2E" w:rsidP="00215F2E">
      <w:pPr>
        <w:spacing w:line="48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b/>
          <w:bCs/>
        </w:rPr>
        <w:t>Supplementary</w:t>
      </w:r>
      <w:r w:rsidRPr="00E0059A">
        <w:rPr>
          <w:rFonts w:ascii="Times New Roman" w:hAnsi="Times New Roman" w:cs="Times New Roman"/>
          <w:b/>
          <w:bCs/>
        </w:rPr>
        <w:t xml:space="preserve"> Table </w:t>
      </w:r>
      <w:r w:rsidR="00464373">
        <w:rPr>
          <w:rFonts w:ascii="Times New Roman" w:hAnsi="Times New Roman" w:cs="Times New Roman"/>
          <w:b/>
          <w:bCs/>
        </w:rPr>
        <w:t>5</w:t>
      </w:r>
      <w:r>
        <w:rPr>
          <w:rFonts w:ascii="Times New Roman" w:hAnsi="Times New Roman" w:cs="Times New Roman"/>
          <w:b/>
          <w:bCs/>
        </w:rPr>
        <w:t>.</w:t>
      </w:r>
      <w:r w:rsidRPr="00E0059A">
        <w:rPr>
          <w:rFonts w:ascii="Times New Roman" w:hAnsi="Times New Roman" w:cs="Times New Roman"/>
          <w:lang w:val="en-GB"/>
        </w:rPr>
        <w:t xml:space="preserve"> The association between sarcopenia and mortality in the included articles, stratified by population</w:t>
      </w:r>
    </w:p>
    <w:tbl>
      <w:tblPr>
        <w:tblW w:w="12394" w:type="dxa"/>
        <w:tblInd w:w="80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188"/>
        <w:gridCol w:w="1276"/>
        <w:gridCol w:w="992"/>
        <w:gridCol w:w="567"/>
        <w:gridCol w:w="2127"/>
        <w:gridCol w:w="5244"/>
      </w:tblGrid>
      <w:tr w:rsidR="00215F2E" w:rsidRPr="002C0CCE" w14:paraId="74FD614A" w14:textId="77777777" w:rsidTr="0095291C">
        <w:trPr>
          <w:trHeight w:val="721"/>
          <w:tblHeader/>
        </w:trPr>
        <w:tc>
          <w:tcPr>
            <w:tcW w:w="2188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0F734EE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Author, year (ref)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6B64DC7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Sarcopenia definition 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D2916C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Model</w:t>
            </w:r>
          </w:p>
        </w:tc>
        <w:tc>
          <w:tcPr>
            <w:tcW w:w="567" w:type="dxa"/>
            <w:tcBorders>
              <w:top w:val="single" w:sz="18" w:space="0" w:color="auto"/>
              <w:left w:val="nil"/>
              <w:bottom w:val="single" w:sz="8" w:space="0" w:color="000000"/>
              <w:right w:val="nil"/>
            </w:tcBorders>
          </w:tcPr>
          <w:p w14:paraId="2B21DD0A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>
              <w:rPr>
                <w:b/>
                <w:bCs/>
                <w:lang w:val="en-GB"/>
              </w:rPr>
              <w:t>EM</w:t>
            </w:r>
          </w:p>
        </w:tc>
        <w:tc>
          <w:tcPr>
            <w:tcW w:w="2127" w:type="dxa"/>
            <w:tcBorders>
              <w:top w:val="single" w:sz="1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4D298566" w14:textId="77777777" w:rsidR="00215F2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Effect size </w:t>
            </w:r>
          </w:p>
          <w:p w14:paraId="4CEF7FCF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(95% CI)</w:t>
            </w:r>
          </w:p>
        </w:tc>
        <w:tc>
          <w:tcPr>
            <w:tcW w:w="5244" w:type="dxa"/>
            <w:tcBorders>
              <w:top w:val="single" w:sz="1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hideMark/>
          </w:tcPr>
          <w:p w14:paraId="1B06F54E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>Adjustments</w:t>
            </w:r>
          </w:p>
        </w:tc>
      </w:tr>
      <w:tr w:rsidR="00215F2E" w:rsidRPr="002C0CCE" w14:paraId="085C70AC" w14:textId="77777777" w:rsidTr="0095291C">
        <w:trPr>
          <w:trHeight w:val="403"/>
        </w:trPr>
        <w:tc>
          <w:tcPr>
            <w:tcW w:w="34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A3750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Community Dwelling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8D36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56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14:paraId="5252DA0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822C0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524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E1112B" w14:textId="77777777" w:rsidR="00215F2E" w:rsidRPr="002C0CCE" w:rsidRDefault="00215F2E" w:rsidP="0095291C">
            <w:pPr>
              <w:rPr>
                <w:lang w:val="en-GB"/>
              </w:rPr>
            </w:pPr>
          </w:p>
        </w:tc>
      </w:tr>
      <w:tr w:rsidR="00215F2E" w:rsidRPr="002C0CCE" w14:paraId="7B219B8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5B25F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uki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dWtpPC9BdXRob3I+PFllYXI+MjAxNzwvWWVhcj48UmVj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dWtpPC9BdXRob3I+PFllYXI+MjAxNzwvWWVhcj48UmVj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D3AE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5930D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0B2A2A8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7016F3F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A9BB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1.86 (1.03, 3.37) </w:t>
            </w:r>
            <w:r w:rsidRPr="002C0CCE">
              <w:rPr>
                <w:lang w:val="en-GB"/>
              </w:rPr>
              <w:br/>
              <w:t>F: 1.03 (0.41, 2.60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4392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4C1E3D1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88EB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8DCE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EE4CA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CFF5CE3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2B9B4F7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44BB1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1.90 (1.04, 3.46) </w:t>
            </w:r>
            <w:r w:rsidRPr="002C0CCE">
              <w:rPr>
                <w:lang w:val="en-GB"/>
              </w:rPr>
              <w:br/>
              <w:t xml:space="preserve">F: 0.77 (0.29, 2.22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A049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age, BMI, leisure-time physical activity, caloric intake, alcohol intake status, current smoking and comorbidities </w:t>
            </w:r>
            <w:r w:rsidRPr="002C0CCE">
              <w:rPr>
                <w:lang w:val="en-GB"/>
              </w:rPr>
              <w:br/>
              <w:t>F: age, BMI, leisure-time physical activity, total caloric intake, number of comorbidities</w:t>
            </w:r>
          </w:p>
        </w:tc>
      </w:tr>
      <w:tr w:rsidR="00215F2E" w:rsidRPr="002C0CCE" w14:paraId="6793E9E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B753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lexandre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BbGV4YW5kcmUgVGRhPC9BdXRob3I+PFllYXI+MjAxNDwv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bGV4YW5kcmUgVGRhPC9BdXRob3I+PFllYXI+MjAxNDwv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CF6E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9DF8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3111A6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2FC66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31 (2.36, 4.6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A379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72C93F5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8156E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FABC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9E565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26378C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1E8D4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72 (1.20, 2.47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1F45E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marital status, income, education, smoking, weekly alcohol intake, sedentary lifestyle, PAH, DM, lung disease, CVD, stroke, cancer, number of diseases, falls, hospitalization, MMSE, GDS, ADL, IADL</w:t>
            </w:r>
          </w:p>
        </w:tc>
      </w:tr>
      <w:tr w:rsidR="00215F2E" w:rsidRPr="002C0CCE" w14:paraId="280F70E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8F4AE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rango-Lopera, 2013 </w:t>
            </w:r>
            <w:r w:rsidRPr="002C0CCE">
              <w:rPr>
                <w:lang w:val="en-GB"/>
              </w:rPr>
              <w:fldChar w:fldCharType="begin">
                <w:fldData xml:space="preserve">PEVuZE5vdGU+PENpdGU+PEF1dGhvcj5BcmFuZ28tTG9wZXJhPC9BdXRob3I+PFllYXI+MjAxMzwv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cmFuZ28tTG9wZXJhPC9BdXRob3I+PFllYXI+MjAxMzwv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8CA7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BD306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2F7616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60487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39 (1.05, 5.43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C7EE5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IHD, health self-perception, ADL</w:t>
            </w:r>
          </w:p>
        </w:tc>
      </w:tr>
      <w:tr w:rsidR="00215F2E" w:rsidRPr="002C0CCE" w14:paraId="2E38CD6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6AF39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nchi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CaWFuY2hpPC9BdXRob3I+PFllYXI+MjAxNjwvWWVhcj48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aWFuY2hpPC9BdXRob3I+PFllYXI+MjAxNjwvWWVhcj48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10692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9F1A7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3C6450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21D0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28 (2.42, 7.59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0F52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50923812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2DB1A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5327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6D5D5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0A38EB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A75C9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12 (1.05, 4.30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82A0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15F2E" w:rsidRPr="002C0CCE" w14:paraId="5056069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7DF45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F13735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83D94B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D8034B0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A71FA7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8 (0.91, 3.9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1A349E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education, BMI, comorbidities, Hb</w:t>
            </w:r>
          </w:p>
        </w:tc>
      </w:tr>
      <w:tr w:rsidR="00215F2E" w:rsidRPr="002C0CCE" w14:paraId="7D7F8D0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F48B8F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rown, 2015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rown&lt;/Author&gt;&lt;Year&gt;2016&lt;/Year&gt;&lt;RecNum&gt;96421&lt;/RecNum&gt;&lt;DisplayText&gt;[36]&lt;/DisplayText&gt;&lt;record&gt;&lt;rec-number&gt;96421&lt;/rec-number&gt;&lt;foreign-keys&gt;&lt;key app="EN" db-id="5vs2r5tz60dvthe0avpvazx1pv9asxt02pdr" timestamp="1591935746"&gt;96421&lt;/key&gt;&lt;/foreign-keys&gt;&lt;ref-type name="Journal Article"&gt;17&lt;/ref-type&gt;&lt;contributors&gt;&lt;authors&gt;&lt;author&gt;Brown, Justin C.&lt;/author&gt;&lt;author&gt;Harhay, Michael O.&lt;/author&gt;&lt;author&gt;Harhay, Meera N.&lt;/author&gt;&lt;/authors&gt;&lt;/contributors&gt;&lt;titles&gt;&lt;title&gt;Sarcopenia and mortality among a population-based sample of community-dwelling older adults&lt;/title&gt;&lt;secondary-title&gt;Journal of cachexia, sarcopenia and muscle&lt;/secondary-title&gt;&lt;alt-title&gt;J Cachexia Sarcopenia Muscle&lt;/alt-title&gt;&lt;/titles&gt;&lt;periodical&gt;&lt;full-title&gt;Journal of Cachexia, Sarcopenia and Muscle&lt;/full-title&gt;&lt;abbr-1&gt;J Cachexia Sarcopenia Muscle.&lt;/abbr-1&gt;&lt;/periodical&gt;&lt;alt-periodical&gt;&lt;full-title&gt;J Cachexia Sarcopenia Muscle&lt;/full-title&gt;&lt;/alt-periodical&gt;&lt;pages&gt;290-298&lt;/pages&gt;&lt;volume&gt;7&lt;/volume&gt;&lt;number&gt;3&lt;/number&gt;&lt;edition&gt;2015/10/15&lt;/edition&gt;&lt;keywords&gt;&lt;keyword&gt;Body composition&lt;/keyword&gt;&lt;keyword&gt;Cohort study&lt;/keyword&gt;&lt;keyword&gt;Gait speed&lt;/keyword&gt;&lt;keyword&gt;Obesity&lt;/keyword&gt;&lt;keyword&gt;Population based&lt;/keyword&gt;&lt;keyword&gt;Skeletal muscle&lt;/keyword&gt;&lt;/keywords&gt;&lt;dates&gt;&lt;year&gt;2016&lt;/year&gt;&lt;/dates&gt;&lt;publisher&gt;John Wiley and Sons Inc.&lt;/publisher&gt;&lt;isbn&gt;2190-5991&amp;#xD;2190-6009&lt;/isbn&gt;&lt;accession-num&gt;27239410&lt;/accession-num&gt;&lt;urls&gt;&lt;related-urls&gt;&lt;url&gt;https://pubmed.ncbi.nlm.nih.gov/27239410&lt;/url&gt;&lt;url&gt;https://www.ncbi.nlm.nih.gov/pmc/articles/PMC4864252/&lt;/url&gt;&lt;/related-urls&gt;&lt;/urls&gt;&lt;electronic-resource-num&gt;10.1002/jcsm.12073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ED705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6FC914C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25F180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528C0E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3 (1.81, 2.28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77CE59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6533CD36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2151CC2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5A1133F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102FE4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4AE2573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839B0C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40 (1.25, 1.57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083E9DA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15F2E" w:rsidRPr="002C0CCE" w14:paraId="74664CD1" w14:textId="77777777" w:rsidTr="0095291C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5488E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3E7A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AB7359" w14:textId="77777777" w:rsidR="00215F2E" w:rsidRDefault="00215F2E" w:rsidP="0095291C">
            <w:pPr>
              <w:rPr>
                <w:lang w:val="en-GB"/>
              </w:rPr>
            </w:pPr>
          </w:p>
          <w:p w14:paraId="0B74EA36" w14:textId="77777777" w:rsidR="00215F2E" w:rsidRDefault="00215F2E" w:rsidP="0095291C">
            <w:pPr>
              <w:rPr>
                <w:lang w:val="en-GB"/>
              </w:rPr>
            </w:pPr>
          </w:p>
          <w:p w14:paraId="7F423C6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bottom w:val="nil"/>
              <w:right w:val="nil"/>
            </w:tcBorders>
          </w:tcPr>
          <w:p w14:paraId="2B1342DC" w14:textId="77777777" w:rsidR="00215F2E" w:rsidRDefault="00215F2E" w:rsidP="0095291C">
            <w:pPr>
              <w:rPr>
                <w:lang w:val="en-GB"/>
              </w:rPr>
            </w:pPr>
          </w:p>
          <w:p w14:paraId="1CF8C1DF" w14:textId="77777777" w:rsidR="00215F2E" w:rsidRDefault="00215F2E" w:rsidP="0095291C">
            <w:pPr>
              <w:rPr>
                <w:lang w:val="en-GB"/>
              </w:rPr>
            </w:pPr>
          </w:p>
          <w:p w14:paraId="289933A5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lastRenderedPageBreak/>
              <w:t>HR</w:t>
            </w:r>
          </w:p>
          <w:p w14:paraId="185F113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34CE3" w14:textId="77777777" w:rsidR="00215F2E" w:rsidRDefault="00215F2E" w:rsidP="0095291C">
            <w:pPr>
              <w:rPr>
                <w:lang w:val="en-GB"/>
              </w:rPr>
            </w:pPr>
          </w:p>
          <w:p w14:paraId="6F4949E6" w14:textId="77777777" w:rsidR="00215F2E" w:rsidRDefault="00215F2E" w:rsidP="0095291C">
            <w:pPr>
              <w:rPr>
                <w:lang w:val="en-GB"/>
              </w:rPr>
            </w:pPr>
          </w:p>
          <w:p w14:paraId="0DE12C2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>1.29 (1.13, 1.47)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671229" w14:textId="77777777" w:rsidR="00215F2E" w:rsidRDefault="00215F2E" w:rsidP="0095291C">
            <w:pPr>
              <w:rPr>
                <w:lang w:val="en-GB"/>
              </w:rPr>
            </w:pPr>
          </w:p>
          <w:p w14:paraId="17306166" w14:textId="77777777" w:rsidR="00215F2E" w:rsidRDefault="00215F2E" w:rsidP="0095291C">
            <w:pPr>
              <w:rPr>
                <w:lang w:val="en-GB"/>
              </w:rPr>
            </w:pPr>
          </w:p>
          <w:p w14:paraId="69BF8BE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>Age, sex, race, education, BMI, WC, smoking status, hypertension, DM, HLD, asthma, cancer, arthritis, heart attack, stroke, HF, hospitalization, self-rated health, HEI, albumin, CRP, glycated Hb, insulin (LT), glucose (LT), Cr, weekly bouts of walking</w:t>
            </w:r>
          </w:p>
        </w:tc>
      </w:tr>
      <w:tr w:rsidR="00215F2E" w:rsidRPr="002C0CCE" w14:paraId="6997474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9DE77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Kim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LaW08L0F1dGhvcj48WWVhcj4yMDE0PC9ZZWFyPjxSZWNO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aW08L0F1dGhvcj48WWVhcj4yMDE0PC9ZZWFyPjxSZWNO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C5655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CD14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2849BFB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5460BF3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94119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4.78 (1.99, 11.5)</w:t>
            </w:r>
            <w:r w:rsidRPr="002C0CCE">
              <w:rPr>
                <w:lang w:val="en-GB"/>
              </w:rPr>
              <w:br/>
              <w:t>F: 1.13 (0.26, 4.90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74D18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25CF909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95D50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19E81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8F0D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odel</w:t>
            </w:r>
            <w:r>
              <w:rPr>
                <w:lang w:val="en-GB"/>
              </w:rPr>
              <w:t xml:space="preserve"> 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D6CADD7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7D55F86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28806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4.63 (1.62, 13.3)</w:t>
            </w:r>
            <w:r w:rsidRPr="002C0CCE">
              <w:rPr>
                <w:lang w:val="en-GB"/>
              </w:rPr>
              <w:br/>
              <w:t>F: 0.86 (0.18, 4.01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D2032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BMI </w:t>
            </w:r>
          </w:p>
        </w:tc>
      </w:tr>
      <w:tr w:rsidR="00215F2E" w:rsidRPr="002C0CCE" w14:paraId="72A2FB3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EAA4C8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C061C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73CFF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AFDBA7A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22E7B775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75D4F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3.89 (1.28, 11.7)</w:t>
            </w:r>
            <w:r w:rsidRPr="002C0CCE">
              <w:rPr>
                <w:lang w:val="en-GB"/>
              </w:rPr>
              <w:br/>
              <w:t xml:space="preserve">F: 1.25 (0.26, 5.92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77591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DM, hypertension, CVD, stroke, OA, physical activity score, MMSE</w:t>
            </w:r>
          </w:p>
        </w:tc>
      </w:tr>
      <w:tr w:rsidR="00215F2E" w:rsidRPr="002C0CCE" w14:paraId="086F1AF9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8C37A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B41122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6283C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066AE81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6E4167B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3419E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8.99 (4.09, 19.7)</w:t>
            </w:r>
            <w:r w:rsidRPr="002C0CCE">
              <w:rPr>
                <w:lang w:val="en-GB"/>
              </w:rPr>
              <w:br/>
              <w:t>F: 0.90 (0.36, 2.23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20DF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413BA261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6A6C3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C5744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0BD2B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CA086FD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056741B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551175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6.21 (2.62, 14.7)</w:t>
            </w:r>
            <w:r w:rsidRPr="002C0CCE">
              <w:rPr>
                <w:lang w:val="en-GB"/>
              </w:rPr>
              <w:br/>
              <w:t>F: 1.00 (0.35, 2.86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F878B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BMI </w:t>
            </w:r>
          </w:p>
        </w:tc>
      </w:tr>
      <w:tr w:rsidR="00215F2E" w:rsidRPr="002C0CCE" w14:paraId="5990146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D1290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1E9C9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6A6AE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89316A6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6DD8C12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76259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6.89 (2.66, 17.8)</w:t>
            </w:r>
            <w:r w:rsidRPr="002C0CCE">
              <w:rPr>
                <w:lang w:val="en-GB"/>
              </w:rPr>
              <w:br/>
              <w:t>F: 1.02 (0.34, 3.04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8D15F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DM, Hypertension, CVD, stroke, OA, physical activity score, MMSE</w:t>
            </w:r>
          </w:p>
        </w:tc>
      </w:tr>
      <w:tr w:rsidR="00215F2E" w:rsidRPr="002C0CCE" w14:paraId="7B18553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6B4FF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andi, 2016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Landi&lt;/Author&gt;&lt;Year&gt;2016&lt;/Year&gt;&lt;RecNum&gt;96419&lt;/RecNum&gt;&lt;DisplayText&gt;[26]&lt;/DisplayText&gt;&lt;record&gt;&lt;rec-number&gt;96419&lt;/rec-number&gt;&lt;foreign-keys&gt;&lt;key app="EN" db-id="5vs2r5tz60dvthe0avpvazx1pv9asxt02pdr" timestamp="1591935746"&gt;96419&lt;/key&gt;&lt;/foreign-keys&gt;&lt;ref-type name="Journal Article"&gt;17&lt;/ref-type&gt;&lt;contributors&gt;&lt;authors&gt;&lt;author&gt;Landi, Francesco&lt;/author&gt;&lt;author&gt;Calvani, Riccardo&lt;/author&gt;&lt;author&gt;Tosato, Matteo&lt;/author&gt;&lt;author&gt;Martone, Anna Maria&lt;/author&gt;&lt;author&gt;Bernabei, Roberto&lt;/author&gt;&lt;author&gt;Onder, Graziano&lt;/author&gt;&lt;author&gt;Marzetti, Emanuele&lt;/author&gt;&lt;/authors&gt;&lt;/contributors&gt;&lt;titles&gt;&lt;title&gt;Impact of physical function impairment and multimorbidity on mortality among community-living older persons with sarcopaenia: results from the &amp;amp;lt;em&amp;amp;gt;ilSIRENTE&amp;amp;lt;/em&amp;amp;gt; prospective cohort study&lt;/title&gt;&lt;secondary-title&gt;BMJ Open&lt;/secondary-title&gt;&lt;/titles&gt;&lt;periodical&gt;&lt;full-title&gt;BMJ Open&lt;/full-title&gt;&lt;/periodical&gt;&lt;pages&gt;e008281&lt;/pages&gt;&lt;volume&gt;6&lt;/volume&gt;&lt;number&gt;7&lt;/number&gt;&lt;dates&gt;&lt;year&gt;2016&lt;/year&gt;&lt;/dates&gt;&lt;urls&gt;&lt;related-urls&gt;&lt;url&gt;http://bmjopen.bmj.com/content/6/7/e008281.abstract&lt;/url&gt;&lt;/related-urls&gt;&lt;/urls&gt;&lt;electronic-resource-num&gt;10.1136/bmjopen-2015-008281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2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7987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FD52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D30480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803B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67 (1.94, 6.9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469B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17062A99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8A009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46549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127D85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0A3068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93F289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91 (1.50, 5.67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705DD4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15F2E" w:rsidRPr="002C0CCE" w14:paraId="7A50A66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29CE3E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7DF26B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6DC737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245D51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C0DF80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6 (1.01, 4.25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EF00DD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ADL impairment, IADL impairment, cognitive impairment, BMI </w:t>
            </w:r>
          </w:p>
        </w:tc>
      </w:tr>
      <w:tr w:rsidR="00215F2E" w:rsidRPr="002C0CCE" w14:paraId="48606E5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30CDCC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F7F18B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9E3C41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1E6FCF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82D88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15 (1.02, 4.5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7B8D21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ADL, IADL impairment, cognitive impairment, BMI, CRP, IL-6</w:t>
            </w:r>
          </w:p>
        </w:tc>
      </w:tr>
      <w:tr w:rsidR="00215F2E" w:rsidRPr="002C0CCE" w14:paraId="24E8FC4F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67592A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ostanzo, 2020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Costanzo&lt;/Author&gt;&lt;Year&gt;2020&lt;/Year&gt;&lt;RecNum&gt;96411&lt;/RecNum&gt;&lt;DisplayText&gt;[47]&lt;/DisplayText&gt;&lt;record&gt;&lt;rec-number&gt;96411&lt;/rec-number&gt;&lt;foreign-keys&gt;&lt;key app="EN" db-id="5vs2r5tz60dvthe0avpvazx1pv9asxt02pdr" timestamp="1591935746"&gt;96411&lt;/key&gt;&lt;/foreign-keys&gt;&lt;ref-type name="Journal Article"&gt;17&lt;/ref-type&gt;&lt;contributors&gt;&lt;authors&gt;&lt;author&gt;Costanzo, L.&lt;/author&gt;&lt;author&gt;De Vincentis, A.&lt;/author&gt;&lt;author&gt;Di Iorio, A.&lt;/author&gt;&lt;author&gt;Bandinelli, S.&lt;/author&gt;&lt;author&gt;Ferrucci, L.&lt;/author&gt;&lt;author&gt;Antonelli Incalzi, R.&lt;/author&gt;&lt;author&gt;Pedone, C.&lt;/author&gt;&lt;/authors&gt;&lt;/contributors&gt;&lt;auth-address&gt;Geriatric Unit, Campus Bio-Medico University, Rome, Italy.&amp;#xD;Laboratory of Clinical Epidemiology, Department of Medicine and Sciences of Aging, University G. D&amp;apos;Annunzio, Chieti, Italy.&amp;#xD;Geriatric Unit, Azienda Sanitaria di Firenze Toscana, Firenze, Italy.&amp;#xD;National Institute on Aging, National Institutes of Health, Baltimore, Maryland.&lt;/auth-address&gt;&lt;titles&gt;&lt;title&gt;Impact of Low Muscle Mass and Low Muscle Strength according to EWGSOP2 and EWGSOP1 in Community-Dwelling Older People&lt;/title&gt;&lt;secondary-title&gt;J Gerontol A Biol Sci Med Sci&lt;/secondary-title&gt;&lt;/titles&gt;&lt;edition&gt;2020/03/12&lt;/edition&gt;&lt;keywords&gt;&lt;keyword&gt;community-dwelling&lt;/keyword&gt;&lt;keyword&gt;functional performance&lt;/keyword&gt;&lt;keyword&gt;mortality&lt;/keyword&gt;&lt;keyword&gt;outcomes&lt;/keyword&gt;&lt;keyword&gt;sarcopenia&lt;/keyword&gt;&lt;/keywords&gt;&lt;dates&gt;&lt;year&gt;2020&lt;/year&gt;&lt;pub-dates&gt;&lt;date&gt;Mar 11&lt;/date&gt;&lt;/pub-dates&gt;&lt;/dates&gt;&lt;isbn&gt;1079-5006&lt;/isbn&gt;&lt;accession-num&gt;32157272&lt;/accession-num&gt;&lt;urls&gt;&lt;/urls&gt;&lt;electronic-resource-num&gt;10.1093/gerona/glaa063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787564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E068EB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5C9D7B3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08CAF2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32 (1.93, 9.69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027E0D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3E66FCBF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9242DA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BF7458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833A6F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7099E1F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A7DD70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30 (0.85, 6.18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28AE365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1EF192D0" w14:textId="77777777" w:rsidTr="0095291C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FFB092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C99CD0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35AFBB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7477F04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3849A83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96 (0.63, 6.15)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CC7FAE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marital status, education, comorbidities</w:t>
            </w:r>
          </w:p>
        </w:tc>
      </w:tr>
      <w:tr w:rsidR="00215F2E" w:rsidRPr="002C0CCE" w14:paraId="235B30A8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49A0B3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4ACBB56" w14:textId="77777777" w:rsidR="00215F2E" w:rsidRPr="002C0CCE" w:rsidRDefault="00215F2E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EWGSOP2</w:t>
            </w:r>
            <w:r>
              <w:rPr>
                <w:vertAlign w:val="superscript"/>
                <w:lang w:val="en-GB"/>
              </w:rPr>
              <w:t>a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B85D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066B754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E361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29 (1.28, 4.11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EF389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4F9281F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66663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6CF76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5BB13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2AB390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B72FB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74 (0.92, 3.30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AE2A1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34F57C3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8FA12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25AA7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09362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F7036DC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F57FF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42 (1.21, 4.84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3A41A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marital status, education, comorbidities</w:t>
            </w:r>
          </w:p>
        </w:tc>
      </w:tr>
      <w:tr w:rsidR="00215F2E" w:rsidRPr="002C0CCE" w14:paraId="00ED9BB1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ABD83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awthon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DYXd0aG9uPC9BdXRob3I+PFllYXI+MjAxNTwvWWVhcj48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DYXd0aG9uPC9BdXRob3I+PFllYXI+MjAxNTwvWWVhcj48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93C98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A7BF7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96966F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9FDBA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03 (1.51, 2.73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BBAD2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4D092DCA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7A7A8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BBE48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3B505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086A52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7B7B5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49 (2.01, 6.0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37000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48629BC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2E740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de Buyser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EZSBCdXlzZXI8L0F1dGhvcj48WWVhcj4yMDE2PC9ZZWFy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EZSBCdXlzZXI8L0F1dGhvcj48WWVhcj4yMDE2PC9ZZWFy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25FB9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32DCE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351511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11B5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09 (0.61, 1.94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31B7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4B51AEA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FEBD18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A9041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0F571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68D4B60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916DE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2 (0.75, 3.97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304F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31570DF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A6F8D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A6243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C7CAA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EB5B0D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4E424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50 (1.30, 4.79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2A37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410BC2F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BF738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BEED3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9FFAD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1665D4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1614F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87 (1.07, 3.26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2FE25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7B196E4B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2FB2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irani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IaXJhbmk8L0F1dGhvcj48WWVhcj4yMDE1PC9ZZWFyPjxS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aXJhbmk8L0F1dGhvcj48WWVhcj4yMDE1PC9ZZWFyPjxS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AB0D2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25156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DB2974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63A6D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26 (2.45, 4.33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34FC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624B4CC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A938F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BFC4AF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8D454F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4CBADB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D5261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54 (1.17, 2.03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02338E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2DA863B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DCE9F4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AC25018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B87A42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DB03FC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D8AD10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50 (1.08, 2.08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82454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income, living status, BMI, comorbidities, dementia, ADL disability, low Hb, polypharmacy, low ALB</w:t>
            </w:r>
          </w:p>
        </w:tc>
      </w:tr>
      <w:tr w:rsidR="00215F2E" w:rsidRPr="002C0CCE" w14:paraId="53DB5237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00598C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1C2E07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C29E45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E2A80E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FA0E65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15 (2.99, 5.7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AB10360" w14:textId="77777777" w:rsidR="00215F2E" w:rsidRPr="002C0CCE" w:rsidRDefault="00215F2E" w:rsidP="0095291C">
            <w:pPr>
              <w:rPr>
                <w:lang w:val="en-GB"/>
              </w:rPr>
            </w:pPr>
          </w:p>
        </w:tc>
      </w:tr>
      <w:tr w:rsidR="00215F2E" w:rsidRPr="002C0CCE" w14:paraId="370A01F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FEDE7B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E01CC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4BB921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odel</w:t>
            </w:r>
            <w:r>
              <w:rPr>
                <w:lang w:val="en-GB"/>
              </w:rPr>
              <w:t xml:space="preserve"> 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AE174B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479F4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2 (1.43, 2.8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4B6E20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7F29A2D4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5F9DE8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2DDBE38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7B461C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0E17B775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3EE5C4C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69 (1.17, 2.44)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FBA751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income, living status, BMI, comorbidities, dementia, ADL disability, low Hb, polypharmacy, low ALB</w:t>
            </w:r>
          </w:p>
        </w:tc>
      </w:tr>
      <w:tr w:rsidR="00215F2E" w:rsidRPr="002C0CCE" w14:paraId="73874BD4" w14:textId="77777777" w:rsidTr="0095291C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588BC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McLean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NY0xlYW48L0F1dGhvcj48WWVhcj4yMDE0PC9ZZWFyPjxS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Y0xlYW48L0F1dGhvcj48WWVhcj4yMDE0PC9ZZWFyPjxS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F87A84" w14:textId="77777777" w:rsidR="00215F2E" w:rsidRPr="002C0CCE" w:rsidRDefault="00215F2E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992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80C63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bottom w:val="nil"/>
              <w:right w:val="nil"/>
            </w:tcBorders>
          </w:tcPr>
          <w:p w14:paraId="0041D30D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784A58E2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5740DB06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6E1F663E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45A25C66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00BF82E9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93A12C" w14:textId="57D56FEF" w:rsidR="00215F2E" w:rsidRPr="00327A22" w:rsidRDefault="00215F2E" w:rsidP="00215F2E">
            <w:pPr>
              <w:rPr>
                <w:lang w:val="de-DE"/>
              </w:rPr>
            </w:pPr>
            <w:r w:rsidRPr="00327A22">
              <w:rPr>
                <w:lang w:val="de-DE"/>
              </w:rPr>
              <w:t>M: 0.74 (0.24, 2.32)</w:t>
            </w:r>
            <w:r w:rsidRPr="00327A22">
              <w:rPr>
                <w:vertAlign w:val="superscript"/>
                <w:lang w:val="de-DE"/>
              </w:rPr>
              <w:t xml:space="preserve">b </w:t>
            </w:r>
            <w:r w:rsidRPr="00327A22">
              <w:rPr>
                <w:lang w:val="de-DE"/>
              </w:rPr>
              <w:br/>
              <w:t>M: 2.88 (1.33, 6.22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1.32 (0.60, 2.93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2.04 (1.21, 3.45)</w:t>
            </w:r>
            <w:r w:rsidRPr="00327A22">
              <w:rPr>
                <w:vertAlign w:val="superscript"/>
                <w:lang w:val="de-DE"/>
              </w:rPr>
              <w:t>d</w:t>
            </w:r>
            <w:r w:rsidRPr="00327A22">
              <w:rPr>
                <w:lang w:val="de-DE"/>
              </w:rPr>
              <w:br/>
              <w:t>F: 1.12 (0.27, 4.68)</w:t>
            </w:r>
            <w:r w:rsidRPr="00327A22">
              <w:rPr>
                <w:vertAlign w:val="superscript"/>
                <w:lang w:val="de-DE"/>
              </w:rPr>
              <w:t>e</w:t>
            </w:r>
            <w:r w:rsidRPr="00327A22">
              <w:rPr>
                <w:lang w:val="de-DE"/>
              </w:rPr>
              <w:br/>
              <w:t>F: 1.99 (0.56, 7.08)</w:t>
            </w:r>
            <w:r w:rsidRPr="00327A22">
              <w:rPr>
                <w:vertAlign w:val="superscript"/>
                <w:lang w:val="de-DE"/>
              </w:rPr>
              <w:t>f</w:t>
            </w:r>
            <w:r w:rsidRPr="00327A22">
              <w:rPr>
                <w:lang w:val="de-DE"/>
              </w:rPr>
              <w:t xml:space="preserve">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AD91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3B558292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874FA5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AB43B2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4E7B2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0D71FD1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37EC8BEA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08C05492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5579203B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22D6644E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15D2DB41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5321B10" w14:textId="77777777" w:rsidR="00215F2E" w:rsidRPr="00327A22" w:rsidRDefault="00215F2E" w:rsidP="0095291C">
            <w:pPr>
              <w:rPr>
                <w:lang w:val="de-DE"/>
              </w:rPr>
            </w:pPr>
            <w:r w:rsidRPr="00327A22">
              <w:rPr>
                <w:lang w:val="de-DE"/>
              </w:rPr>
              <w:t>M: 1.27 (0.65, 2.46)</w:t>
            </w:r>
            <w:r w:rsidRPr="00327A22">
              <w:rPr>
                <w:vertAlign w:val="superscript"/>
                <w:lang w:val="de-DE"/>
              </w:rPr>
              <w:t>b</w:t>
            </w:r>
            <w:r w:rsidRPr="00327A22">
              <w:rPr>
                <w:lang w:val="de-DE"/>
              </w:rPr>
              <w:br/>
              <w:t>M: 1.51 (0.61, 3.71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1.15 (0.28, 4.70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1.65 (0.52, 5.25)</w:t>
            </w:r>
            <w:r w:rsidRPr="00327A22">
              <w:rPr>
                <w:vertAlign w:val="superscript"/>
                <w:lang w:val="de-DE"/>
              </w:rPr>
              <w:t>d</w:t>
            </w:r>
            <w:r w:rsidRPr="00327A22">
              <w:rPr>
                <w:lang w:val="de-DE"/>
              </w:rPr>
              <w:br/>
              <w:t>F: 3.62 (0.49, 26.6)</w:t>
            </w:r>
            <w:r w:rsidRPr="00327A22">
              <w:rPr>
                <w:vertAlign w:val="superscript"/>
                <w:lang w:val="de-DE"/>
              </w:rPr>
              <w:t>e</w:t>
            </w:r>
            <w:r w:rsidRPr="00327A22">
              <w:rPr>
                <w:lang w:val="de-DE"/>
              </w:rPr>
              <w:br/>
              <w:t>F: 0.60 (0.08, 4.56)</w:t>
            </w:r>
            <w:r w:rsidRPr="00327A22">
              <w:rPr>
                <w:vertAlign w:val="superscript"/>
                <w:lang w:val="de-DE"/>
              </w:rPr>
              <w:t>f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E45157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62594BD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A7EFD1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C15F2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6D6E8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635424D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143D4BFB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0E98A504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10FF5336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2E280068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4FA45BB0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5E5AD5" w14:textId="77777777" w:rsidR="00215F2E" w:rsidRPr="00327A22" w:rsidRDefault="00215F2E" w:rsidP="0095291C">
            <w:pPr>
              <w:rPr>
                <w:lang w:val="de-DE"/>
              </w:rPr>
            </w:pPr>
            <w:r w:rsidRPr="00327A22">
              <w:rPr>
                <w:lang w:val="de-DE"/>
              </w:rPr>
              <w:t>M: 1.07 (0.34, 3.33)</w:t>
            </w:r>
            <w:r w:rsidRPr="00327A22">
              <w:rPr>
                <w:vertAlign w:val="superscript"/>
                <w:lang w:val="de-DE"/>
              </w:rPr>
              <w:t>b</w:t>
            </w:r>
            <w:r w:rsidRPr="00327A22">
              <w:rPr>
                <w:lang w:val="de-DE"/>
              </w:rPr>
              <w:br/>
              <w:t>M: 2.27 (0.99, 5.22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0.84 (0.26, 2.71)</w:t>
            </w:r>
            <w:r w:rsidRPr="00327A22">
              <w:rPr>
                <w:vertAlign w:val="superscript"/>
                <w:lang w:val="de-DE"/>
              </w:rPr>
              <w:t>c</w:t>
            </w:r>
            <w:r w:rsidRPr="00327A22">
              <w:rPr>
                <w:lang w:val="de-DE"/>
              </w:rPr>
              <w:br/>
              <w:t>F: 2.04 (0.87, 4.75)</w:t>
            </w:r>
            <w:r w:rsidRPr="00327A22">
              <w:rPr>
                <w:vertAlign w:val="superscript"/>
                <w:lang w:val="de-DE"/>
              </w:rPr>
              <w:t>d</w:t>
            </w:r>
            <w:r w:rsidRPr="00327A22">
              <w:rPr>
                <w:lang w:val="de-DE"/>
              </w:rPr>
              <w:br/>
              <w:t>F: 1.19 (0.16, 8.87)</w:t>
            </w:r>
            <w:r w:rsidRPr="00327A22">
              <w:rPr>
                <w:vertAlign w:val="superscript"/>
                <w:lang w:val="de-DE"/>
              </w:rPr>
              <w:t>e</w:t>
            </w:r>
            <w:r w:rsidRPr="00327A22">
              <w:rPr>
                <w:lang w:val="de-DE"/>
              </w:rPr>
              <w:br/>
              <w:t>F: 1.36 (0.27, 6.76)</w:t>
            </w:r>
            <w:r w:rsidRPr="00327A22">
              <w:rPr>
                <w:vertAlign w:val="superscript"/>
                <w:lang w:val="de-DE"/>
              </w:rPr>
              <w:t>f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1CF8CC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08FE1CC9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6BF803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BA6F3F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EEAC5E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FB69045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49C99C1B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56768728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1C2BF116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  <w:p w14:paraId="5CCC8D84" w14:textId="77777777" w:rsidR="00215F2E" w:rsidRPr="00D0703B" w:rsidRDefault="00215F2E" w:rsidP="0095291C">
            <w:pPr>
              <w:rPr>
                <w:lang w:val="de-DE"/>
              </w:rPr>
            </w:pPr>
            <w:r w:rsidRPr="00D0703B">
              <w:rPr>
                <w:lang w:val="de-DE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E5DE77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1.8</w:t>
            </w:r>
            <w:r>
              <w:rPr>
                <w:lang w:val="en-GB"/>
              </w:rPr>
              <w:t>0</w:t>
            </w:r>
            <w:r w:rsidRPr="002C0CCE">
              <w:rPr>
                <w:lang w:val="en-GB"/>
              </w:rPr>
              <w:t xml:space="preserve"> (1.21, 2.68)</w:t>
            </w:r>
            <w:r>
              <w:rPr>
                <w:vertAlign w:val="superscript"/>
                <w:lang w:val="en-GB"/>
              </w:rPr>
              <w:t>b</w:t>
            </w:r>
            <w:r w:rsidRPr="002C0CCE">
              <w:rPr>
                <w:lang w:val="en-GB"/>
              </w:rPr>
              <w:br/>
              <w:t>M: 0.93 (0.43, 2.01)</w:t>
            </w:r>
            <w:r>
              <w:rPr>
                <w:vertAlign w:val="superscript"/>
                <w:lang w:val="en-GB"/>
              </w:rPr>
              <w:t>c</w:t>
            </w:r>
            <w:r w:rsidRPr="002C0CCE">
              <w:rPr>
                <w:lang w:val="en-GB"/>
              </w:rPr>
              <w:br/>
              <w:t>F: 1.15 (0.42, 3.15)</w:t>
            </w:r>
            <w:r>
              <w:rPr>
                <w:vertAlign w:val="superscript"/>
                <w:lang w:val="en-GB"/>
              </w:rPr>
              <w:t>c</w:t>
            </w:r>
            <w:r w:rsidRPr="002C0CCE">
              <w:rPr>
                <w:lang w:val="en-GB"/>
              </w:rPr>
              <w:br/>
              <w:t>F: 1.74 (0.64, 4.75)</w:t>
            </w:r>
            <w:r>
              <w:rPr>
                <w:vertAlign w:val="superscript"/>
                <w:lang w:val="en-GB"/>
              </w:rPr>
              <w:t>d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F: 0.73 (0.17, 3.15)</w:t>
            </w:r>
            <w:r>
              <w:rPr>
                <w:vertAlign w:val="superscript"/>
                <w:lang w:val="en-GB"/>
              </w:rPr>
              <w:t>f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385398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69EDAE24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7A30BD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Tang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UYW5nPC9BdXRob3I+PFllYXI+MjAxODwvWWVhcj48UmVj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UYW5nPC9BdXRob3I+PFllYXI+MjAxODwvWWVhcj48UmVj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509C8C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368C220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24EC302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1400ED1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40 (1.55, 12.</w:t>
            </w:r>
            <w:r>
              <w:rPr>
                <w:lang w:val="en-GB"/>
              </w:rPr>
              <w:t>5</w:t>
            </w:r>
            <w:r w:rsidRPr="002C0CCE">
              <w:rPr>
                <w:lang w:val="en-GB"/>
              </w:rPr>
              <w:t xml:space="preserve">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029359E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5FBF232E" w14:textId="77777777" w:rsidTr="0095291C">
        <w:trPr>
          <w:trHeight w:val="66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E3E7B2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E06D95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07CBA59C" w14:textId="77777777" w:rsidR="00215F2E" w:rsidRDefault="00215F2E" w:rsidP="0095291C">
            <w:pPr>
              <w:rPr>
                <w:lang w:val="en-GB"/>
              </w:rPr>
            </w:pPr>
          </w:p>
          <w:p w14:paraId="2A9D1974" w14:textId="77777777" w:rsidR="00215F2E" w:rsidRDefault="00215F2E" w:rsidP="0095291C">
            <w:pPr>
              <w:rPr>
                <w:lang w:val="en-GB"/>
              </w:rPr>
            </w:pPr>
          </w:p>
          <w:p w14:paraId="67E6516D" w14:textId="77777777" w:rsidR="00215F2E" w:rsidRDefault="00215F2E" w:rsidP="0095291C">
            <w:pPr>
              <w:rPr>
                <w:lang w:val="en-GB"/>
              </w:rPr>
            </w:pPr>
          </w:p>
          <w:p w14:paraId="09CEBE1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5B5EEC4A" w14:textId="77777777" w:rsidR="00215F2E" w:rsidRDefault="00215F2E" w:rsidP="0095291C">
            <w:pPr>
              <w:rPr>
                <w:lang w:val="en-GB"/>
              </w:rPr>
            </w:pPr>
          </w:p>
          <w:p w14:paraId="639BC9B8" w14:textId="77777777" w:rsidR="00215F2E" w:rsidRDefault="00215F2E" w:rsidP="0095291C">
            <w:pPr>
              <w:rPr>
                <w:lang w:val="en-GB"/>
              </w:rPr>
            </w:pPr>
          </w:p>
          <w:p w14:paraId="6A9674D4" w14:textId="77777777" w:rsidR="00215F2E" w:rsidRDefault="00215F2E" w:rsidP="0095291C">
            <w:pPr>
              <w:rPr>
                <w:lang w:val="en-GB"/>
              </w:rPr>
            </w:pPr>
          </w:p>
          <w:p w14:paraId="290CD2D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lastRenderedPageBreak/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6C0061AF" w14:textId="77777777" w:rsidR="00215F2E" w:rsidRDefault="00215F2E" w:rsidP="0095291C">
            <w:pPr>
              <w:rPr>
                <w:lang w:val="en-GB"/>
              </w:rPr>
            </w:pPr>
          </w:p>
          <w:p w14:paraId="65B05488" w14:textId="77777777" w:rsidR="00215F2E" w:rsidRDefault="00215F2E" w:rsidP="0095291C">
            <w:pPr>
              <w:rPr>
                <w:lang w:val="en-GB"/>
              </w:rPr>
            </w:pPr>
          </w:p>
          <w:p w14:paraId="38A7DD38" w14:textId="77777777" w:rsidR="00215F2E" w:rsidRDefault="00215F2E" w:rsidP="0095291C">
            <w:pPr>
              <w:rPr>
                <w:lang w:val="en-GB"/>
              </w:rPr>
            </w:pPr>
          </w:p>
          <w:p w14:paraId="1ADE71D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3.44 (1.17, 10.1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62C1AC9A" w14:textId="77777777" w:rsidR="00215F2E" w:rsidRDefault="00215F2E" w:rsidP="0095291C">
            <w:pPr>
              <w:rPr>
                <w:lang w:val="en-GB"/>
              </w:rPr>
            </w:pPr>
          </w:p>
          <w:p w14:paraId="3B0780F0" w14:textId="77777777" w:rsidR="00215F2E" w:rsidRDefault="00215F2E" w:rsidP="0095291C">
            <w:pPr>
              <w:rPr>
                <w:lang w:val="en-GB"/>
              </w:rPr>
            </w:pPr>
          </w:p>
          <w:p w14:paraId="29EA4DBB" w14:textId="77777777" w:rsidR="00215F2E" w:rsidRDefault="00215F2E" w:rsidP="0095291C">
            <w:pPr>
              <w:rPr>
                <w:lang w:val="en-GB"/>
              </w:rPr>
            </w:pPr>
          </w:p>
          <w:p w14:paraId="1CB4D0E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>Age, sex</w:t>
            </w:r>
          </w:p>
        </w:tc>
      </w:tr>
      <w:tr w:rsidR="00215F2E" w:rsidRPr="002C0CCE" w14:paraId="6B69E82C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2B57FD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7F5422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6F89C9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A9C9B2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4F8435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80 (1.26, 11.</w:t>
            </w:r>
            <w:r>
              <w:rPr>
                <w:lang w:val="en-GB"/>
              </w:rPr>
              <w:t>5</w:t>
            </w:r>
            <w:r w:rsidRPr="002C0CCE">
              <w:rPr>
                <w:lang w:val="en-GB"/>
              </w:rPr>
              <w:t xml:space="preserve">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33D22B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CI, MMSE, MNASF</w:t>
            </w:r>
          </w:p>
        </w:tc>
      </w:tr>
      <w:tr w:rsidR="00215F2E" w:rsidRPr="002C0CCE" w14:paraId="05386E0A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8FCDF7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814A47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6BF8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771E646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E8C6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24 (1.49, 12.0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5CFBE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1D41162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E2340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F395F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CCE3E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E4FA6B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BCF69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18 (1.08, 9.39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4C7C1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15F2E" w:rsidRPr="002C0CCE" w14:paraId="2C730ADA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FCD9E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410C3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7DD5B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537CE1D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F0C17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85 (1.25, 11.</w:t>
            </w:r>
            <w:r>
              <w:rPr>
                <w:lang w:val="en-GB"/>
              </w:rPr>
              <w:t>9</w:t>
            </w:r>
            <w:r w:rsidRPr="002C0CCE">
              <w:rPr>
                <w:lang w:val="en-GB"/>
              </w:rPr>
              <w:t xml:space="preserve">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3A8E5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CI, MMSE, MNASF</w:t>
            </w:r>
          </w:p>
        </w:tc>
      </w:tr>
      <w:tr w:rsidR="00215F2E" w:rsidRPr="002C0CCE" w14:paraId="6027678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741AF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im, 2016 </w:t>
            </w:r>
            <w:r w:rsidRPr="002C0CCE">
              <w:rPr>
                <w:lang w:val="en-GB"/>
              </w:rPr>
              <w:fldChar w:fldCharType="begin">
                <w:fldData xml:space="preserve">PEVuZE5vdGU+PENpdGU+PEF1dGhvcj5Nb29uPC9BdXRob3I+PFllYXI+MjAxNjwvWWVhcj48UmVj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b29uPC9BdXRob3I+PFllYXI+MjAxNjwvWWVhcj48UmVj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3B8AC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473F8B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05D9621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615559A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5CA06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2.83 (1.52, 5.27) </w:t>
            </w:r>
            <w:r w:rsidRPr="002C0CCE">
              <w:rPr>
                <w:lang w:val="en-GB"/>
              </w:rPr>
              <w:br/>
              <w:t xml:space="preserve">F: 0.87 (0.26, 2.94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24F4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68B2C0E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BB63A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EA238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61DE8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3A32E92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063E7A1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5DEC98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1.83 (0.89, 3.79) </w:t>
            </w:r>
            <w:r w:rsidRPr="002C0CCE">
              <w:rPr>
                <w:lang w:val="en-GB"/>
              </w:rPr>
              <w:br/>
              <w:t>F: 0.98 (0.27, 3.50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E52B1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</w:t>
            </w:r>
          </w:p>
        </w:tc>
      </w:tr>
      <w:tr w:rsidR="00215F2E" w:rsidRPr="002C0CCE" w14:paraId="2DCA45E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CA077D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322B6A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C69B1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2F39449C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4309DA6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C0D8BE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1.45 (0.69, 3.07)</w:t>
            </w:r>
            <w:r w:rsidRPr="002C0CCE">
              <w:rPr>
                <w:lang w:val="en-GB"/>
              </w:rPr>
              <w:br/>
              <w:t>F: 0.97 (0.22, 2.85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BDAE0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, smoking, alcohol, exercise</w:t>
            </w:r>
          </w:p>
        </w:tc>
      </w:tr>
      <w:tr w:rsidR="00215F2E" w:rsidRPr="002C0CCE" w14:paraId="37349A0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3E825A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F8573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137E9D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912FB22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0838FDE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D71436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3.56 (1.90, 6.66)</w:t>
            </w:r>
            <w:r w:rsidRPr="002C0CCE">
              <w:rPr>
                <w:lang w:val="en-GB"/>
              </w:rPr>
              <w:br/>
              <w:t>F: 1.21 (0.44, 3.31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D32F6D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503882CC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806DFE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AC8926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BA68D5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F89BE83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625E9B5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27ABDF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3.03 (1.45, 6.34)</w:t>
            </w:r>
            <w:r w:rsidRPr="002C0CCE">
              <w:rPr>
                <w:lang w:val="en-GB"/>
              </w:rPr>
              <w:br/>
              <w:t>F: 0.90 (0.28, 2.89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9D6604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</w:t>
            </w:r>
          </w:p>
        </w:tc>
      </w:tr>
      <w:tr w:rsidR="00215F2E" w:rsidRPr="002C0CCE" w14:paraId="4FCD930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2FEA16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D81D4D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CF045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8E634FA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128B3D9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2C619A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2.48 (1.16, 5.29)</w:t>
            </w:r>
            <w:r w:rsidRPr="002C0CCE">
              <w:rPr>
                <w:lang w:val="en-GB"/>
              </w:rPr>
              <w:br/>
              <w:t>F: 0.89 (0.27, 2.85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D3E38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, smoking, alcohol, exercise</w:t>
            </w:r>
          </w:p>
        </w:tc>
      </w:tr>
      <w:tr w:rsidR="00215F2E" w:rsidRPr="002C0CCE" w14:paraId="09FA9954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C8E7F9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1C1079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54DEA6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92544A3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45C6D9E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8A392E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5.12 (2.72, 9.66)</w:t>
            </w:r>
            <w:r w:rsidRPr="002C0CCE">
              <w:rPr>
                <w:lang w:val="en-GB"/>
              </w:rPr>
              <w:br/>
              <w:t>F: 1.51 (0.55, 4.13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6482D3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182088D9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DD8EDE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362B8E3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3FFB789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000000"/>
              <w:right w:val="nil"/>
            </w:tcBorders>
          </w:tcPr>
          <w:p w14:paraId="2D4F3EC9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5428626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2C5340B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4.45 (2.12, 9.34)</w:t>
            </w:r>
            <w:r w:rsidRPr="002C0CCE">
              <w:rPr>
                <w:lang w:val="en-GB"/>
              </w:rPr>
              <w:br/>
              <w:t>F: 1.0 (0.31, 3.25)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0E7652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</w:t>
            </w:r>
          </w:p>
        </w:tc>
      </w:tr>
      <w:tr w:rsidR="00215F2E" w:rsidRPr="002C0CCE" w14:paraId="152C727B" w14:textId="77777777" w:rsidTr="0095291C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332EB41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1BFA63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058F10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7F23CAAB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1B23119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B67618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3.83 (1.79, 8.22)</w:t>
            </w:r>
            <w:r w:rsidRPr="002C0CCE">
              <w:rPr>
                <w:lang w:val="en-GB"/>
              </w:rPr>
              <w:br/>
              <w:t>F: 0.98 (0.30, 3.18)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3814E89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BMI, SBP, fasting glucose, TC, Cr, alanine transaminase, free T4, CIRS, smoking, alcohol, exercise</w:t>
            </w:r>
          </w:p>
        </w:tc>
      </w:tr>
      <w:tr w:rsidR="00215F2E" w:rsidRPr="002C0CCE" w14:paraId="4F531C39" w14:textId="77777777" w:rsidTr="0095291C">
        <w:trPr>
          <w:trHeight w:val="729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53088EF" w14:textId="77777777" w:rsidR="00215F2E" w:rsidRDefault="00215F2E" w:rsidP="0095291C">
            <w:pPr>
              <w:rPr>
                <w:lang w:val="en-GB"/>
              </w:rPr>
            </w:pPr>
          </w:p>
          <w:p w14:paraId="1202382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achettin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achettini&lt;/Author&gt;&lt;Year&gt;2020&lt;/Year&gt;&lt;RecNum&gt;96412&lt;/RecNum&gt;&lt;DisplayText&gt;[40]&lt;/DisplayText&gt;&lt;record&gt;&lt;rec-number&gt;96412&lt;/rec-number&gt;&lt;foreign-keys&gt;&lt;key app="EN" db-id="5vs2r5tz60dvthe0avpvazx1pv9asxt02pdr" timestamp="1591935746"&gt;96412&lt;/key&gt;&lt;/foreign-keys&gt;&lt;ref-type name="Journal Article"&gt;17&lt;/ref-type&gt;&lt;contributors&gt;&lt;authors&gt;&lt;author&gt;Bachettini, N. P.&lt;/author&gt;&lt;author&gt;Bielemann, R. M.&lt;/author&gt;&lt;author&gt;Barbosa-Silva, T. G.&lt;/author&gt;&lt;author&gt;Menezes, A. M. B.&lt;/author&gt;&lt;author&gt;Tomasi, E.&lt;/author&gt;&lt;author&gt;Gonzalez, M. C.&lt;/author&gt;&lt;/authors&gt;&lt;/contributors&gt;&lt;auth-address&gt;Post-Graduate Program in Health and Behavior, Catholic University of Pelotas, Pelotas, Brazil. nathperleberg@hotmail.com.&amp;#xD;Post-Graduate Program in Nutrition and Foods, Federal University of Pelotas, Pelotas, Brazil.&amp;#xD;Post-Graduate Program in Physical Education, Federal University of Pelotas, Pelotas, Brazil.&amp;#xD;Post-Graduate Program in Epidemiology, Federal University of Pelotas, Pelotas, Brazil.&amp;#xD;Department of Surgery, School of Medicine, Federal University of Pelotas, Pelotas, Brazil.&amp;#xD;Post-Graduate Program in Health and Behavior, Catholic University of Pelotas, Pelotas, Brazil.&lt;/auth-address&gt;&lt;titles&gt;&lt;title&gt;Sarcopenia as a mortality predictor in community-dwelling older adults: a comparison of the diagnostic criteria of the European Working Group on Sarcopenia in Older People&lt;/title&gt;&lt;secondary-title&gt;Eur J Clin Nutr&lt;/secondary-title&gt;&lt;/titles&gt;&lt;periodical&gt;&lt;full-title&gt;Eur J Clin Nutr&lt;/full-title&gt;&lt;/periodical&gt;&lt;pages&gt;573-580&lt;/pages&gt;&lt;volume&gt;74&lt;/volume&gt;&lt;number&gt;4&lt;/number&gt;&lt;edition&gt;2019/10/06&lt;/edition&gt;&lt;dates&gt;&lt;year&gt;2020&lt;/year&gt;&lt;pub-dates&gt;&lt;date&gt;Apr&lt;/date&gt;&lt;/pub-dates&gt;&lt;/dates&gt;&lt;isbn&gt;0954-3007&lt;/isbn&gt;&lt;accession-num&gt;31586126&lt;/accession-num&gt;&lt;urls&gt;&lt;/urls&gt;&lt;electronic-resource-num&gt;10.1038/s41430-019-0508-8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A3014C3" w14:textId="77777777" w:rsidR="00215F2E" w:rsidRDefault="00215F2E" w:rsidP="0095291C">
            <w:pPr>
              <w:rPr>
                <w:lang w:val="en-GB"/>
              </w:rPr>
            </w:pPr>
          </w:p>
          <w:p w14:paraId="219987A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9F70E62" w14:textId="77777777" w:rsidR="00215F2E" w:rsidRDefault="00215F2E" w:rsidP="0095291C">
            <w:pPr>
              <w:rPr>
                <w:lang w:val="en-GB"/>
              </w:rPr>
            </w:pPr>
          </w:p>
          <w:p w14:paraId="35EF75DB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E892B80" w14:textId="77777777" w:rsidR="00215F2E" w:rsidRDefault="00215F2E" w:rsidP="0095291C">
            <w:pPr>
              <w:rPr>
                <w:lang w:val="en-GB"/>
              </w:rPr>
            </w:pPr>
          </w:p>
          <w:p w14:paraId="2F56984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81CC046" w14:textId="77777777" w:rsidR="00215F2E" w:rsidRDefault="00215F2E" w:rsidP="0095291C">
            <w:pPr>
              <w:rPr>
                <w:lang w:val="en-GB"/>
              </w:rPr>
            </w:pPr>
          </w:p>
          <w:p w14:paraId="7209072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52 (1.39, 4.58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F647F8B" w14:textId="77777777" w:rsidR="00215F2E" w:rsidRDefault="00215F2E" w:rsidP="0095291C">
            <w:pPr>
              <w:rPr>
                <w:lang w:val="en-GB"/>
              </w:rPr>
            </w:pPr>
          </w:p>
          <w:p w14:paraId="2D7DD4A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70392E44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26E9A9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82D4B3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CAAD42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7099698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871609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18 (0.53, 2.65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35BE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marital status, working, smoking, physical activity at leisure, BMI, comorbidities, depressive symptoms </w:t>
            </w:r>
          </w:p>
        </w:tc>
      </w:tr>
      <w:tr w:rsidR="00215F2E" w:rsidRPr="002C0CCE" w14:paraId="319A07E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B0CAE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64146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6F4DC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8083C30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F9D66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3.76 (1.79, 7.92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2120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428EDC02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2F258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C0883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742E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80F9C3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E80E0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36 (0.52, 3.57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6F9AB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marital status, working, smoking, physical activity at leisure, BMI, comorbidities, depressive symptoms </w:t>
            </w:r>
          </w:p>
        </w:tc>
      </w:tr>
      <w:tr w:rsidR="00215F2E" w:rsidRPr="002C0CCE" w14:paraId="1841C03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D9B12C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12CB5F6" w14:textId="77777777" w:rsidR="00215F2E" w:rsidRPr="002C0CCE" w:rsidRDefault="00215F2E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EWGSOP2</w:t>
            </w:r>
            <w:r>
              <w:rPr>
                <w:vertAlign w:val="superscript"/>
                <w:lang w:val="en-GB"/>
              </w:rPr>
              <w:t>a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B4D6B7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420B0E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2FBE1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7 (0.92, 3.3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39BBA2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71CD521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D78BBF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BD03B2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E7A8FD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EEC7C20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62B5B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0.92 (0.42, 2.0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2E2CC8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marital status, working, smoking, physical activity at leisure, BMI, comorbidities, depressive symptoms </w:t>
            </w:r>
          </w:p>
        </w:tc>
      </w:tr>
      <w:tr w:rsidR="00215F2E" w:rsidRPr="002C0CCE" w14:paraId="6A23DE0E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CD2867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im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im&lt;/Author&gt;&lt;Year&gt;2019&lt;/Year&gt;&lt;RecNum&gt;96414&lt;/RecNum&gt;&lt;DisplayText&gt;[38]&lt;/DisplayText&gt;&lt;record&gt;&lt;rec-number&gt;96414&lt;/rec-number&gt;&lt;foreign-keys&gt;&lt;key app="EN" db-id="5vs2r5tz60dvthe0avpvazx1pv9asxt02pdr" timestamp="1591935746"&gt;96414&lt;/key&gt;&lt;/foreign-keys&gt;&lt;ref-type name="Journal Article"&gt;17&lt;/ref-type&gt;&lt;contributors&gt;&lt;authors&gt;&lt;author&gt;Sim, Marc&lt;/author&gt;&lt;author&gt;Prince, Richard L.&lt;/author&gt;&lt;author&gt;Scott, David&lt;/author&gt;&lt;author&gt;Daly, Robin M.&lt;/author&gt;&lt;author&gt;Duque, Gustavo&lt;/author&gt;&lt;author&gt;Inderjeeth, Charles A.&lt;/author&gt;&lt;author&gt;Zhu, Kun&lt;/author&gt;&lt;author&gt;Woodman, Richard J.&lt;/author&gt;&lt;author&gt;Hodgson, Jonathan M.&lt;/author&gt;&lt;author&gt;Lewis, Joshua R.&lt;/author&gt;&lt;/authors&gt;&lt;/contributors&gt;&lt;titles&gt;&lt;title&gt;Sarcopenia Definitions and Their Associations With Mortality in Older Australian Women&lt;/title&gt;&lt;secondary-title&gt;Journal of the American Medical Directors Association&lt;/secondary-title&gt;&lt;/titles&gt;&lt;periodical&gt;&lt;full-title&gt;Journal of the American Medical Directors Association&lt;/full-title&gt;&lt;abbr-1&gt;J Am Med Dir Assoc&lt;/abbr-1&gt;&lt;/periodical&gt;&lt;pages&gt;76-82.e2&lt;/pages&gt;&lt;volume&gt;20&lt;/volume&gt;&lt;number&gt;1&lt;/number&gt;&lt;dates&gt;&lt;year&gt;2019&lt;/year&gt;&lt;/dates&gt;&lt;publisher&gt;Elsevier&lt;/publisher&gt;&lt;isbn&gt;1525-8610&lt;/isbn&gt;&lt;urls&gt;&lt;related-urls&gt;&lt;url&gt;https://doi.org/10.1016/j.jamda.2018.10.016&lt;/url&gt;&lt;/related-urls&gt;&lt;/urls&gt;&lt;electronic-resource-num&gt;10.1016/j.jamda.2018.10.016&lt;/electronic-resource-num&gt;&lt;access-date&gt;2020/06/11&lt;/access-dat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37E05F5" w14:textId="77777777" w:rsidR="00215F2E" w:rsidRPr="002C0CCE" w:rsidRDefault="00215F2E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  <w:r w:rsidRPr="002C0CCE">
              <w:rPr>
                <w:lang w:val="en-GB"/>
              </w:rPr>
              <w:br/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4B769C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B621F6F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3E5CAFE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4D41A5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88 (1.24, 2.85)</w:t>
            </w:r>
            <w:r>
              <w:rPr>
                <w:vertAlign w:val="superscript"/>
                <w:lang w:val="en-GB"/>
              </w:rPr>
              <w:t>g</w:t>
            </w:r>
            <w:r w:rsidRPr="002C0CCE">
              <w:rPr>
                <w:lang w:val="en-GB"/>
              </w:rPr>
              <w:br/>
              <w:t>1.39 (1.06, 1.81)</w:t>
            </w:r>
            <w:r>
              <w:rPr>
                <w:vertAlign w:val="superscript"/>
                <w:lang w:val="en-GB"/>
              </w:rPr>
              <w:t>h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802452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5090AB8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D0AA6B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CAA75F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27CB3F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511C548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65CA22DC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6A84B9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52 (1.55, 4.09)</w:t>
            </w:r>
            <w:r>
              <w:rPr>
                <w:vertAlign w:val="superscript"/>
                <w:lang w:val="en-GB"/>
              </w:rPr>
              <w:t>g</w:t>
            </w:r>
            <w:r w:rsidRPr="002C0CCE">
              <w:rPr>
                <w:lang w:val="en-GB"/>
              </w:rPr>
              <w:br/>
              <w:t>1.94 (1.40, 2.69)</w:t>
            </w:r>
            <w:r>
              <w:rPr>
                <w:vertAlign w:val="superscript"/>
                <w:lang w:val="en-GB"/>
              </w:rPr>
              <w:t>h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69528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215BC594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910949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C2109B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A7EBFC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B8FC001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54C5E59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705BC2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08 (0.56, 2.08)</w:t>
            </w:r>
            <w:r>
              <w:rPr>
                <w:vertAlign w:val="superscript"/>
                <w:lang w:val="en-GB"/>
              </w:rPr>
              <w:t>g</w:t>
            </w:r>
            <w:r w:rsidRPr="002C0CCE">
              <w:rPr>
                <w:lang w:val="en-GB"/>
              </w:rPr>
              <w:br/>
              <w:t>1.35 (0.93, 1.95)</w:t>
            </w:r>
            <w:r>
              <w:rPr>
                <w:vertAlign w:val="superscript"/>
                <w:lang w:val="en-GB"/>
              </w:rPr>
              <w:t>h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21100E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707C9BE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8B792A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5832E3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490203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000000"/>
              <w:right w:val="nil"/>
            </w:tcBorders>
          </w:tcPr>
          <w:p w14:paraId="08308E9D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49DBCC1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2DE932E" w14:textId="32341471" w:rsidR="00215F2E" w:rsidRPr="002C0CCE" w:rsidRDefault="00215F2E" w:rsidP="00215F2E">
            <w:pPr>
              <w:rPr>
                <w:lang w:val="en-GB"/>
              </w:rPr>
            </w:pPr>
            <w:r w:rsidRPr="002C0CCE">
              <w:rPr>
                <w:lang w:val="en-GB"/>
              </w:rPr>
              <w:t>1.03 (0.56, 1.89)</w:t>
            </w:r>
            <w:r>
              <w:rPr>
                <w:vertAlign w:val="superscript"/>
                <w:lang w:val="en-GB"/>
              </w:rPr>
              <w:t>g</w:t>
            </w:r>
            <w:r w:rsidRPr="002C0CCE">
              <w:rPr>
                <w:lang w:val="en-GB"/>
              </w:rPr>
              <w:br/>
              <w:t>1.09 (0.77, 1.56)</w:t>
            </w:r>
            <w:r>
              <w:rPr>
                <w:vertAlign w:val="superscript"/>
                <w:lang w:val="en-GB"/>
              </w:rPr>
              <w:t>h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3FC12A3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</w:t>
            </w:r>
          </w:p>
        </w:tc>
      </w:tr>
      <w:tr w:rsidR="00215F2E" w:rsidRPr="002C0CCE" w14:paraId="352D3590" w14:textId="77777777" w:rsidTr="0095291C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FB8C0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Sobestiansky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obestiansky&lt;/Author&gt;&lt;Year&gt;2019&lt;/Year&gt;&lt;RecNum&gt;96413&lt;/RecNum&gt;&lt;DisplayText&gt;[39]&lt;/DisplayText&gt;&lt;record&gt;&lt;rec-number&gt;96413&lt;/rec-number&gt;&lt;foreign-keys&gt;&lt;key app="EN" db-id="5vs2r5tz60dvthe0avpvazx1pv9asxt02pdr" timestamp="1591935746"&gt;96413&lt;/key&gt;&lt;/foreign-keys&gt;&lt;ref-type name="Journal Article"&gt;17&lt;/ref-type&gt;&lt;contributors&gt;&lt;authors&gt;&lt;author&gt;Sobestiansky, Sigvard&lt;/author&gt;&lt;author&gt;Michaelsson, Karl&lt;/author&gt;&lt;author&gt;Cederholm, Tommy&lt;/author&gt;&lt;/authors&gt;&lt;/contributors&gt;&lt;titles&gt;&lt;title&gt;Sarcopenia prevalence and associations with mortality and hospitalisation by various sarcopenia definitions in 85–89 year old community-dwelling men: a report from the ULSAM study&lt;/title&gt;&lt;secondary-title&gt;BMC Geriatrics&lt;/secondary-title&gt;&lt;/titles&gt;&lt;periodical&gt;&lt;full-title&gt;BMC Geriatrics&lt;/full-title&gt;&lt;/periodical&gt;&lt;pages&gt;318&lt;/pages&gt;&lt;volume&gt;19&lt;/volume&gt;&lt;number&gt;1&lt;/number&gt;&lt;dates&gt;&lt;year&gt;2019&lt;/year&gt;&lt;pub-dates&gt;&lt;date&gt;2019/11/20&lt;/date&gt;&lt;/pub-dates&gt;&lt;/dates&gt;&lt;isbn&gt;1471-2318&lt;/isbn&gt;&lt;urls&gt;&lt;related-urls&gt;&lt;url&gt;https://doi.org/10.1186/s12877-019-1338-1&lt;/url&gt;&lt;/related-urls&gt;&lt;/urls&gt;&lt;electronic-resource-num&gt;10.1186/s12877-019-1338-1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36BAA3" w14:textId="13010D1E" w:rsidR="00215F2E" w:rsidRPr="002C0CCE" w:rsidRDefault="00215F2E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0C86A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bottom w:val="nil"/>
              <w:right w:val="nil"/>
            </w:tcBorders>
          </w:tcPr>
          <w:p w14:paraId="54BE1BD7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1C3EEB1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F5AC2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97 (1.14, 3.39)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CE51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</w:tr>
      <w:tr w:rsidR="00215F2E" w:rsidRPr="002C0CCE" w14:paraId="0CC41E19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26CB47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F5453A8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11A3BB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6725DC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C83B9B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90 (1.10, 3.28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794E7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</w:t>
            </w:r>
          </w:p>
        </w:tc>
      </w:tr>
      <w:tr w:rsidR="00215F2E" w:rsidRPr="002C0CCE" w14:paraId="3D08C23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AC36A0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C6F97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D5E08A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B7FADA3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C35296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95 (1.12, 3.4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E82DA9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, education, smoking, MMSE</w:t>
            </w:r>
          </w:p>
        </w:tc>
      </w:tr>
      <w:tr w:rsidR="00215F2E" w:rsidRPr="002C0CCE" w14:paraId="0A8702E3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40EF53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CE2454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F87954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F765CEB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AD78FF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0 (0.84, 2.6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AB9F20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</w:tr>
      <w:tr w:rsidR="00215F2E" w:rsidRPr="002C0CCE" w14:paraId="5A33A0FC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67A1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A074E2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54D064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56F5C34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51689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5 (0.87, 2.75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7253A2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</w:t>
            </w:r>
          </w:p>
        </w:tc>
      </w:tr>
      <w:tr w:rsidR="00215F2E" w:rsidRPr="002C0CCE" w14:paraId="7833B84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B3C8B4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275D1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2BCC1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141952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3CA5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0 (0.94, 3.0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75546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, education, smoking, MMSE</w:t>
            </w:r>
          </w:p>
        </w:tc>
      </w:tr>
      <w:tr w:rsidR="00215F2E" w:rsidRPr="002C0CCE" w14:paraId="63CF9C8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3152D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449E75" w14:textId="77777777" w:rsidR="00215F2E" w:rsidRPr="002C0CCE" w:rsidRDefault="00215F2E" w:rsidP="0095291C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EWGSOP2</w:t>
            </w:r>
            <w:r>
              <w:rPr>
                <w:vertAlign w:val="superscript"/>
                <w:lang w:val="en-GB"/>
              </w:rPr>
              <w:t>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FD4E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01893E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EF4F9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82 (1.64, 8.87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D876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</w:tr>
      <w:tr w:rsidR="00215F2E" w:rsidRPr="002C0CCE" w14:paraId="0329974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EB4F6C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6B32C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E883FB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C00D1C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67D979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17 (1.34, 7.4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B2D47D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</w:t>
            </w:r>
          </w:p>
        </w:tc>
      </w:tr>
      <w:tr w:rsidR="00215F2E" w:rsidRPr="002C0CCE" w14:paraId="067E0F0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D9CB9D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093029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2D656C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3CB216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2CD267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26 (1.38, 7.7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34A5A7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, education, smoking, MMSE</w:t>
            </w:r>
          </w:p>
        </w:tc>
      </w:tr>
      <w:tr w:rsidR="00215F2E" w:rsidRPr="002C0CCE" w14:paraId="33803196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D1454F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00D640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C211AB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5C2C936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FCC6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96 (0.93, 4.13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2750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</w:tr>
      <w:tr w:rsidR="00215F2E" w:rsidRPr="002C0CCE" w14:paraId="1068E7B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7FB092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49A155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630DEE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BE518C5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EF3FBE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2 (0.75, 3.5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113D1E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</w:t>
            </w:r>
          </w:p>
        </w:tc>
      </w:tr>
      <w:tr w:rsidR="00215F2E" w:rsidRPr="002C0CCE" w14:paraId="63A6CCA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38ED61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9B7EC1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E865D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1973015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01C8D1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5 (0.73, 3.72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25C8D5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CCI, education, smoking, MMSE</w:t>
            </w:r>
          </w:p>
        </w:tc>
      </w:tr>
      <w:tr w:rsidR="00215F2E" w:rsidRPr="002C0CCE" w14:paraId="455FCE1C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105BCF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ocquet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Mb2NxdWV0PC9BdXRob3I+PFllYXI+MjAxOTwvWWVhcj48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b2NxdWV0PC9BdXRob3I+PFllYXI+MjAxOTwvWWVhcj48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42F469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305A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22ED0E3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4659E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6.49 (2.63, 16.0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F490B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NA</w:t>
            </w:r>
          </w:p>
        </w:tc>
      </w:tr>
      <w:tr w:rsidR="00215F2E" w:rsidRPr="002C0CCE" w14:paraId="1EE9577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72F30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E1E16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911D6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5221BB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D00F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5.85 (2.47, 13.8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B996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3EE15F8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CE4A65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090BC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160B0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BB2637D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9F78C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43 (1.64, 1</w:t>
            </w:r>
            <w:r>
              <w:rPr>
                <w:lang w:val="en-GB"/>
              </w:rPr>
              <w:t>2.0</w:t>
            </w:r>
            <w:r w:rsidRPr="002C0CCE">
              <w:rPr>
                <w:lang w:val="en-GB"/>
              </w:rPr>
              <w:t>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E8E68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number of comorbidities, number of drugs, cognitive status, nutritional status</w:t>
            </w:r>
          </w:p>
        </w:tc>
      </w:tr>
      <w:tr w:rsidR="00215F2E" w:rsidRPr="002C0CCE" w14:paraId="43D02452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71B842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5A8D303" w14:textId="77777777" w:rsidR="00215F2E" w:rsidRPr="002C0CCE" w:rsidRDefault="00215F2E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B3D89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688925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062CEA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20 (1.90, 2.29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99E953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783EBDE3" w14:textId="77777777" w:rsidTr="00215F2E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30E2B7E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A7421C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8A014F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05258F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22C163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4.20 (1.74, 10.1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05DC44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1C30A9C0" w14:textId="77777777" w:rsidTr="00215F2E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A07AA3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331A10D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A04000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5682388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5CBE818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93 (1.17, 7.35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37C21F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number of comorbidities, number of drugs, cognitive status, nutritional status</w:t>
            </w:r>
          </w:p>
        </w:tc>
      </w:tr>
      <w:tr w:rsidR="00215F2E" w:rsidRPr="002C0CCE" w14:paraId="519EDDC3" w14:textId="77777777" w:rsidTr="00215F2E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1ECDF21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4738A73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6372D11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46CCA52B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33E92A7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86 (0.93, 8.87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130F6B9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2301D89A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6AE693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C083C7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304DCB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C93AAD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0E2F4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47 (0.68, 8.93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338BEF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153B2985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8DF5680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B063C1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93B7AF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9EA572A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E1EA78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35 (0.63, 8.78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90D7B2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number of comorbidities, number of drugs, cognitive status, nutritional status</w:t>
            </w:r>
          </w:p>
        </w:tc>
      </w:tr>
      <w:tr w:rsidR="00215F2E" w:rsidRPr="002C0CCE" w14:paraId="099A16F4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9B48166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CD4F4B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0BD7922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FDCE6F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89574D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26 (1.51, 7.03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8B101AE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1787D39D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76F3E9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1C130A7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B742BA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2BB1C8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F4251D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64 (1.66, 7.94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E49928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15F2E" w:rsidRPr="002C0CCE" w14:paraId="505376A0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0CDDDEA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4C7367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98178F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70AF16E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9DCBDE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94 (1.19, 7.2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46F63C6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number of comorbidities, number of drugs, cognitive status, nutritional status</w:t>
            </w:r>
          </w:p>
        </w:tc>
      </w:tr>
      <w:tr w:rsidR="00215F2E" w:rsidRPr="002C0CCE" w14:paraId="518DD8E5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CFAADD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Woo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Xb288L0F1dGhvcj48WWVhcj4yMDE1PC9ZZWFyPjxSZWNO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Xb288L0F1dGhvcj48WWVhcj4yMDE1PC9ZZWFyPjxSZWNO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3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7EC098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535E2D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F4B7246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2C6BB50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B0DBAD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2.04 (1.45, 2.88)</w:t>
            </w:r>
            <w:r w:rsidRPr="002C0CCE">
              <w:rPr>
                <w:lang w:val="en-GB"/>
              </w:rPr>
              <w:br/>
              <w:t>F: 1.91 (1.18, 3.09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8C4D0E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education, COPD, DM, hypertension, CVD, current smoker, MMSE, depression</w:t>
            </w:r>
          </w:p>
        </w:tc>
      </w:tr>
      <w:tr w:rsidR="00215F2E" w:rsidRPr="002C0CCE" w14:paraId="6D380A9B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9C6B9E2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7D5F422" w14:textId="77777777" w:rsidR="00215F2E" w:rsidRPr="002C0CCE" w:rsidRDefault="00215F2E" w:rsidP="0095291C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6039ECF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23F0389A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51B837C6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34079E1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2.74 (1.95, 3.85)</w:t>
            </w:r>
            <w:r w:rsidRPr="002C0CCE">
              <w:rPr>
                <w:lang w:val="en-GB"/>
              </w:rPr>
              <w:br/>
              <w:t>F: 1.55 (1.03, 2.32)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B90632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education, COPD, DM, CVD, hypertension, current smoker, MMSE, depression</w:t>
            </w:r>
          </w:p>
        </w:tc>
      </w:tr>
      <w:tr w:rsidR="00215F2E" w:rsidRPr="002C0CCE" w14:paraId="03FB8B2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9FBD4DF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222C8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1315C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E36575F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25C28B37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637D3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1.78 (1.23, 2.59)</w:t>
            </w:r>
            <w:r w:rsidRPr="002C0CCE">
              <w:rPr>
                <w:lang w:val="en-GB"/>
              </w:rPr>
              <w:br/>
              <w:t xml:space="preserve">F: 1.63 (0.89, 2.99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6B43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education, COPD, DM, CVD, hypertension, current smoker, MMSE, depression</w:t>
            </w:r>
          </w:p>
        </w:tc>
      </w:tr>
      <w:tr w:rsidR="00215F2E" w:rsidRPr="002C0CCE" w14:paraId="44BC94DE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16185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B135F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6F6B6B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6078ADED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10B556EF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D4CFA4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: 2.32 (1.23, 4.37) </w:t>
            </w:r>
            <w:r w:rsidRPr="002C0CCE">
              <w:rPr>
                <w:lang w:val="en-GB"/>
              </w:rPr>
              <w:br/>
              <w:t xml:space="preserve">F: 2.67 (1.16, 6.1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2E7EA0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education, COPD, DM, CVD, hypertension, current smoker, MMSE, depression</w:t>
            </w:r>
          </w:p>
        </w:tc>
      </w:tr>
      <w:tr w:rsidR="00215F2E" w:rsidRPr="002C0CCE" w14:paraId="41C1F68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7F33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29AA3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74E7A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FE72D42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22C01D0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26B6D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M: 1.26 (0.97, 1.63)</w:t>
            </w:r>
            <w:r w:rsidRPr="002C0CCE">
              <w:rPr>
                <w:lang w:val="en-GB"/>
              </w:rPr>
              <w:br/>
              <w:t>F: 1.11 (0.81, 1.54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4218E5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education, COPD, DM, CVD, hypertension, current smoker, MMSE, depression</w:t>
            </w:r>
          </w:p>
        </w:tc>
      </w:tr>
      <w:tr w:rsidR="00215F2E" w:rsidRPr="002C0CCE" w14:paraId="0A194F1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91AD9F4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Outpatients 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2841BB" w14:textId="77777777" w:rsidR="00215F2E" w:rsidRPr="002C0CCE" w:rsidRDefault="00215F2E" w:rsidP="0095291C">
            <w:pPr>
              <w:rPr>
                <w:b/>
                <w:bCs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16E5F79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2519C2B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FE0F728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76BC0E" w14:textId="77777777" w:rsidR="00215F2E" w:rsidRPr="002C0CCE" w:rsidRDefault="00215F2E" w:rsidP="0095291C">
            <w:pPr>
              <w:rPr>
                <w:lang w:val="en-GB"/>
              </w:rPr>
            </w:pPr>
          </w:p>
        </w:tc>
      </w:tr>
      <w:tr w:rsidR="00215F2E" w:rsidRPr="002C0CCE" w14:paraId="343C216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7FCBFE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ri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Nb3JpPC9BdXRob3I+PFllYXI+MjAxOTwvWWVhcj48UmVj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b3JpPC9BdXRob3I+PFllYXI+MjAxOTwvWWVhcj48UmVj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65B2637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D5B3E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2E64111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FF08D9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1.31 (0.81, 2.10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A7421A8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duration of haemodialysis(y), BMI, DM, serum albumin, Kt/V, nPCR</w:t>
            </w:r>
          </w:p>
        </w:tc>
      </w:tr>
      <w:tr w:rsidR="00215F2E" w:rsidRPr="002C0CCE" w14:paraId="49358199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1D9E0BC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Giglio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HaWdsaW88L0F1dGhvcj48WWVhcj4yMDE4PC9ZZWFyPjxS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HaWdsaW88L0F1dGhvcj48WWVhcj4yMDE4PC9ZZWFyPjxS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E8F32E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69FF6D8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1CDBF24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D2ABFE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2.02 (1.14, 3.57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C105263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15F2E" w:rsidRPr="002C0CCE" w14:paraId="3DA90DBD" w14:textId="77777777" w:rsidTr="00215F2E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4B99823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F0E2A1D" w14:textId="77777777" w:rsidR="00215F2E" w:rsidRPr="002C0CCE" w:rsidRDefault="00215F2E" w:rsidP="0095291C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D728B9A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E627089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183E63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9 (1.05, 4.2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C240A3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dialysis vintage, DM</w:t>
            </w:r>
          </w:p>
        </w:tc>
      </w:tr>
      <w:tr w:rsidR="00215F2E" w:rsidRPr="002C0CCE" w14:paraId="6FF40A3C" w14:textId="77777777" w:rsidTr="00215F2E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980EE3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Olesen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PbGVzZW48L0F1dGhvcj48WWVhcj4yMDE5PC9ZZWFyPjxS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PbGVzZW48L0F1dGhvcj48WWVhcj4yMDE5PC9ZZWFyPjxS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023EA22D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37E039B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30120EA0" w14:textId="77777777" w:rsidR="00215F2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3FC7DA01" w14:textId="77777777" w:rsidR="00215F2E" w:rsidRPr="002C0CCE" w:rsidRDefault="00215F2E" w:rsidP="0095291C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10335F2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7.07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br/>
              <w:t xml:space="preserve">6.69 (1.79, 24.9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23398019" w14:textId="77777777" w:rsidR="00215F2E" w:rsidRPr="002C0CCE" w:rsidRDefault="00215F2E" w:rsidP="0095291C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59044DF6" w14:textId="77777777" w:rsidTr="00386BB5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</w:tcPr>
          <w:p w14:paraId="3D7D1D8E" w14:textId="43395246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lastRenderedPageBreak/>
              <w:t xml:space="preserve">Ren, 2016 </w:t>
            </w:r>
            <w:r w:rsidRPr="008F72B8">
              <w:rPr>
                <w:lang w:val="en-GB"/>
              </w:rPr>
              <w:fldChar w:fldCharType="begin">
                <w:fldData xml:space="preserve">PEVuZE5vdGU+PENpdGU+PEF1dGhvcj5SZW48L0F1dGhvcj48WWVhcj4yMDE2PC9ZZWFyPjxSZWNO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</w:fldData>
              </w:fldChar>
            </w:r>
            <w:r w:rsidRPr="008F72B8">
              <w:rPr>
                <w:lang w:val="en-GB"/>
              </w:rPr>
              <w:instrText xml:space="preserve"> ADDIN EN.CITE </w:instrText>
            </w:r>
            <w:r w:rsidRPr="008F72B8">
              <w:rPr>
                <w:lang w:val="en-GB"/>
              </w:rPr>
              <w:fldChar w:fldCharType="begin">
                <w:fldData xml:space="preserve">PEVuZE5vdGU+PENpdGU+PEF1dGhvcj5SZW48L0F1dGhvcj48WWVhcj4yMDE2PC9ZZWFyPjxSZWNO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</w:fldData>
              </w:fldChar>
            </w:r>
            <w:r w:rsidRPr="008F72B8">
              <w:rPr>
                <w:lang w:val="en-GB"/>
              </w:rPr>
              <w:instrText xml:space="preserve"> ADDIN EN.CITE.DATA </w:instrText>
            </w:r>
            <w:r w:rsidRPr="008F72B8">
              <w:rPr>
                <w:lang w:val="en-GB"/>
              </w:rPr>
            </w:r>
            <w:r w:rsidRPr="008F72B8">
              <w:rPr>
                <w:lang w:val="en-GB"/>
              </w:rPr>
              <w:fldChar w:fldCharType="end"/>
            </w:r>
            <w:r w:rsidRPr="008F72B8">
              <w:rPr>
                <w:lang w:val="en-GB"/>
              </w:rPr>
            </w:r>
            <w:r w:rsidRPr="008F72B8">
              <w:rPr>
                <w:lang w:val="en-GB"/>
              </w:rPr>
              <w:fldChar w:fldCharType="separate"/>
            </w:r>
            <w:r w:rsidRPr="008F72B8">
              <w:rPr>
                <w:noProof/>
                <w:lang w:val="en-GB"/>
              </w:rPr>
              <w:t>[60]</w:t>
            </w:r>
            <w:r w:rsidRPr="008F72B8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03E3A3FC" w14:textId="09161A27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4F16B464" w14:textId="2FF61207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351342DC" w14:textId="0E1E5171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3EF8C64B" w14:textId="3C2706AF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t>14.0</w:t>
            </w:r>
            <w:r w:rsidRPr="008F72B8"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</w:tcPr>
          <w:p w14:paraId="68DBF2F3" w14:textId="40384EFA" w:rsidR="00205CEB" w:rsidRPr="008F72B8" w:rsidRDefault="00205CEB" w:rsidP="00205CEB">
            <w:pPr>
              <w:rPr>
                <w:lang w:val="en-GB"/>
              </w:rPr>
            </w:pPr>
            <w:r w:rsidRPr="008F72B8">
              <w:rPr>
                <w:lang w:val="en-GB"/>
              </w:rPr>
              <w:t>Crude</w:t>
            </w:r>
          </w:p>
        </w:tc>
      </w:tr>
      <w:tr w:rsidR="00205CEB" w:rsidRPr="002C0CCE" w14:paraId="30AF5495" w14:textId="77777777" w:rsidTr="00386BB5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03980C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tos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antos&lt;/Author&gt;&lt;Year&gt;2019&lt;/Year&gt;&lt;RecNum&gt;96402&lt;/RecNum&gt;&lt;DisplayText&gt;[51]&lt;/DisplayText&gt;&lt;record&gt;&lt;rec-number&gt;96402&lt;/rec-number&gt;&lt;foreign-keys&gt;&lt;key app="EN" db-id="5vs2r5tz60dvthe0avpvazx1pv9asxt02pdr" timestamp="1591935389"&gt;96402&lt;/key&gt;&lt;/foreign-keys&gt;&lt;ref-type name="Journal Article"&gt;17&lt;/ref-type&gt;&lt;contributors&gt;&lt;authors&gt;&lt;author&gt;Santos, Lívia A. A.&lt;/author&gt;&lt;author&gt;Lima, Talles B.&lt;/author&gt;&lt;author&gt;Ietsugu, Marjorie do Val&lt;/author&gt;&lt;author&gt;Nunes, Hélio R. de Carvalho&lt;/author&gt;&lt;author&gt;Qi, Xingshun&lt;/author&gt;&lt;author&gt;Romeiro, Fernando G.&lt;/author&gt;&lt;/authors&gt;&lt;/contributors&gt;&lt;auth-address&gt;Department of Internal Medicine, Botucatu Medical School, Universidade Estadual Paulista (UNESP), São Paulo, Brazil.&lt;/auth-address&gt;&lt;titles&gt;&lt;title&gt;Anthropometric measures associated with sarcopenia in outpatients with liver cirrhosis&lt;/title&gt;&lt;secondary-title&gt;Nutrition &amp;amp; dietetics: the journal of the Dietitians Association of Australia&lt;/secondary-title&gt;&lt;alt-title&gt;Nutr Diet&lt;/alt-title&gt;&lt;/titles&gt;&lt;periodical&gt;&lt;full-title&gt;Nutrition &amp;amp; dietetics: the journal of the Dietitians Association of Australia&lt;/full-title&gt;&lt;abbr-1&gt;Nutr Diet.&lt;/abbr-1&gt;&lt;/periodical&gt;&lt;alt-periodical&gt;&lt;full-title&gt;Nutr Diet&lt;/full-title&gt;&lt;/alt-periodical&gt;&lt;pages&gt;613-619&lt;/pages&gt;&lt;volume&gt;76&lt;/volume&gt;&lt;number&gt;5&lt;/number&gt;&lt;dates&gt;&lt;year&gt;2019&lt;/year&gt;&lt;pub-dates&gt;&lt;date&gt;2019/11//&lt;/date&gt;&lt;/pub-dates&gt;&lt;/dates&gt;&lt;isbn&gt;1446-6368&lt;/isbn&gt;&lt;accession-num&gt;30869199&lt;/accession-num&gt;&lt;urls&gt;&lt;related-urls&gt;&lt;url&gt;http://europepmc.org/abstract/MED/30869199&lt;/url&gt;&lt;url&gt;https://doi.org/10.1111/1747-0080.12523&lt;/url&gt;&lt;/related-urls&gt;&lt;/urls&gt;&lt;electronic-resource-num&gt;10.1111/1747-0080.12523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90D47C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D86703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98B993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B81A567" w14:textId="77777777" w:rsidR="00205CEB" w:rsidRPr="002C0CCE" w:rsidRDefault="00205CEB" w:rsidP="00205CEB">
            <w:pPr>
              <w:rPr>
                <w:vertAlign w:val="superscript"/>
                <w:lang w:val="en-GB"/>
              </w:rPr>
            </w:pPr>
            <w:r w:rsidRPr="002C0CCE">
              <w:rPr>
                <w:lang w:val="en-GB"/>
              </w:rPr>
              <w:t>3.06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7B332C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FBBD47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14CA7C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libert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Aliberti&lt;/Author&gt;&lt;Year&gt;2019&lt;/Year&gt;&lt;RecNum&gt;96404&lt;/RecNum&gt;&lt;DisplayText&gt;[54]&lt;/DisplayText&gt;&lt;record&gt;&lt;rec-number&gt;96404&lt;/rec-number&gt;&lt;foreign-keys&gt;&lt;key app="EN" db-id="5vs2r5tz60dvthe0avpvazx1pv9asxt02pdr" timestamp="1591935389"&gt;96404&lt;/key&gt;&lt;/foreign-keys&gt;&lt;ref-type name="Journal Article"&gt;17&lt;/ref-type&gt;&lt;contributors&gt;&lt;authors&gt;&lt;author&gt;Aliberti, M. J. R.&lt;/author&gt;&lt;author&gt;Szlejf, C.&lt;/author&gt;&lt;author&gt;Covinsky, K. E.&lt;/author&gt;&lt;author&gt;Lee, S. J.&lt;/author&gt;&lt;author&gt;Jacob-Filho, W.&lt;/author&gt;&lt;author&gt;Suemoto, C. K.&lt;/author&gt;&lt;/authors&gt;&lt;/contributors&gt;&lt;auth-address&gt;Division of Geriatrics, University of Sao Paulo Medical School, Brazil; Division of Geriatrics, University of California, San Francisco, CA, USA; Veterans Affairs Medical Center, San Francisco, CA, USA. Electronic address: maliberti@usp.br.&amp;#xD;Center for Clinical and Epidemiological Research, Hospital Universitario, University of Sao Paulo, Brazil.&amp;#xD;Division of Geriatrics, University of California, San Francisco, CA, USA; Veterans Affairs Medical Center, San Francisco, CA, USA.&amp;#xD;Division of Geriatrics, University of Sao Paulo Medical School, Brazil.&lt;/auth-address&gt;&lt;titles&gt;&lt;title&gt;Prognostic value of a rapid sarcopenia measure in acutely ill older adults&lt;/title&gt;&lt;secondary-title&gt;Clin Nutr&lt;/secondary-title&gt;&lt;/titles&gt;&lt;periodical&gt;&lt;full-title&gt;Clin Nutr&lt;/full-title&gt;&lt;/periodical&gt;&lt;edition&gt;2019/09/19&lt;/edition&gt;&lt;keywords&gt;&lt;keyword&gt;Acute care&lt;/keyword&gt;&lt;keyword&gt;Calf circumference&lt;/keyword&gt;&lt;keyword&gt;Grip strength&lt;/keyword&gt;&lt;keyword&gt;Prognosis&lt;/keyword&gt;&lt;keyword&gt;Sarcopenia&lt;/keyword&gt;&lt;keyword&gt;Screening&lt;/keyword&gt;&lt;/keywords&gt;&lt;dates&gt;&lt;year&gt;2019&lt;/year&gt;&lt;pub-dates&gt;&lt;date&gt;Aug 31&lt;/date&gt;&lt;/pub-dates&gt;&lt;/dates&gt;&lt;isbn&gt;0261-5614&lt;/isbn&gt;&lt;accession-num&gt;31526610&lt;/accession-num&gt;&lt;urls&gt;&lt;/urls&gt;&lt;electronic-resource-num&gt;10.1016/j.clnu.2019.08.026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4CD5A5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5101F7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693D9D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19F7F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46 (1.63, 3.72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C4B4C5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7C141D63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3D2714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B50BCC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366440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54BB8ED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02186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94 (1.23, 3.0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C6F7CD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, income </w:t>
            </w:r>
          </w:p>
        </w:tc>
      </w:tr>
      <w:tr w:rsidR="00205CEB" w:rsidRPr="002C0CCE" w14:paraId="6CA59DC5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AB8596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D4A706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BC6EAC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92A63C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A41E68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69 (1.05, 2.73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D36068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income, CCI, depressive symptoms, cognitive impairment, unintentional weight loss</w:t>
            </w:r>
          </w:p>
        </w:tc>
      </w:tr>
      <w:tr w:rsidR="00205CEB" w:rsidRPr="002C0CCE" w14:paraId="5E67A6FB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8A26CE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ittiskulnam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LaXR0aXNrdWxuYW08L0F1dGhvcj48WWVhcj4yMDE3PC9Z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aXR0aXNrdWxuYW08L0F1dGhvcj48WWVhcj4yMDE3PC9Z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A38A7C4" w14:textId="77777777" w:rsidR="00205CEB" w:rsidRPr="002C0CCE" w:rsidRDefault="00205CEB" w:rsidP="00205CEB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88FFD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24CBBBD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6F1EDB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23 (2.11, 8.49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3856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586284D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7DCC3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103C6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EB621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01ED84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B35E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1 (1.18, 5.73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2F447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1E32803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68FE0E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B32CB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C6866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271ED9D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6C37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83 (1.27, 6.33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D5DAA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1C66B77F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6D199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7A9ED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2DD0F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15B75D0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92E6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23 (0.99, 5.00)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F5591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4033018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B9A403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79DE62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F93492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06A0E9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FBFBF1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51 (1.46, 4.3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A13446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73B547B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FCD512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2B04F1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0D614A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FE3C7A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06E3E5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0 (0.82, 3.1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05B255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432C554A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C8DE75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AEFD72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E1EE7D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22B1CF3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6676B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9 (0.82, 3.07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7E47A1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71D6575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6D0D3A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455348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3CC8D4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955017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D26D55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24 (0.63, 2.43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5D2C4D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10613E2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E10895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21318A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1A6181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BF7C8A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D9B0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58 (1.58, 4.20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9612F5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59B5542" w14:textId="77777777" w:rsidTr="003B6389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D99033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21DAB5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743691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023AFF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423308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7 (0.97, 3.32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509D77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76216A03" w14:textId="77777777" w:rsidTr="003B6389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3228FD5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FF4A37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472FD1D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000000"/>
              <w:right w:val="nil"/>
            </w:tcBorders>
          </w:tcPr>
          <w:p w14:paraId="10920C2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DE844D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3 (1.00, 3.33) 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2A52FA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60D52DA7" w14:textId="77777777" w:rsidTr="003B6389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AECE135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6C88B2A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33A890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07A6F19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2A8DE10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3 (0.84, 2.78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FFDA5F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20A9BF32" w14:textId="77777777" w:rsidTr="0060036E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D45449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5656EC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F56E5E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3BF08E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2C4E66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46 (1.48, 4.09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6C6B8B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81D49DC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B18A2C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B2A70C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63682F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44B794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E78651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9 (0.91, 3.14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BCA39E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710CEBE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6A7541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C50CD2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2DBBEE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337FE1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61C4F9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2 (0.92, 3.2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72712E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77BDE279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7C1E6E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4C4604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CAE18E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DFEF81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9815D6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65 (0.88, 3.08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2E935B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665EF341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AA6430D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76736B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FBE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49EAACF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AF9A16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86 (2.42, 9.76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B1859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A2DF94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A6F90D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AD4BE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45B12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2A96BDA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B3F7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23 (1.52, 6.8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6DEBE0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1F99AB1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0C1CD1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5E7096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B60D16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C4DD7C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15B96B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31 (1.54, 7.12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1B248A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23BEE0E1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544C1A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9C6A37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478C77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588920E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FBF534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92 (1.33, 6.4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9EB523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0A8FFF74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CC5CEB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B98E89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1F26F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2A27C52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2C32BB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7 (1.61, 4.40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707D9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685CA89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147AB9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58E2D9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A772DF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92AC36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9737A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94 (1.09, 3.45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C3E2D4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1547793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5BC2C2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EF6ADB5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872D4E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285EFEE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F64F0D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5 (1.03, 3.3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E77CED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3D0FA428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202A5D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AA05DE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253E4C7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20949C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95F2BA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6 (0.85, 2.83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319BA5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57D68F1E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C195DB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42BE38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2C4B3E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F3629B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BEB1CE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3 (1.59, 4.33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C1D35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0134B63D" w14:textId="77777777" w:rsidTr="00E546E9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D3D672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7AB740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78DF14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B6D088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0EC180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4 (1.04, 3.27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C6386B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12A3DAE1" w14:textId="77777777" w:rsidTr="00E546E9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E3FF0C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604684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221E96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6A04CED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557F080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9 (1.01, 3.17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5651A0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5C213D3F" w14:textId="77777777" w:rsidTr="00E546E9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3310B1E5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228574F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4E4C1E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06EEBDA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0FEDFB7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46 (0.83, 2.58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37D4071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73F47D8F" w14:textId="77777777" w:rsidTr="00E546E9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02377AB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56ACC3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FNIH 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933C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00B3081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F4A552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35 (2.05, 5.45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1FAF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6245E821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581D5E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0F6E73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B0FFD1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2F6D67B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32FF9C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2 (1.48, 4.66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28CE54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race </w:t>
            </w:r>
          </w:p>
        </w:tc>
      </w:tr>
      <w:tr w:rsidR="00205CEB" w:rsidRPr="002C0CCE" w14:paraId="26A8B4F6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EE7316D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65FEA9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B8052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26A9FED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2A2198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55 (1.43, 4.5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FBA3C5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</w:t>
            </w:r>
          </w:p>
        </w:tc>
      </w:tr>
      <w:tr w:rsidR="00205CEB" w:rsidRPr="002C0CCE" w14:paraId="2C4C9DD3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1330A6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E23AEE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9F962F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F56FE3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763655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51 (1.41, 4.66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B32860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race, comorbidities (DM, CAD, congestive heart failure), serum albumin</w:t>
            </w:r>
          </w:p>
        </w:tc>
      </w:tr>
      <w:tr w:rsidR="00205CEB" w:rsidRPr="002C0CCE" w14:paraId="72B9B3D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4F74F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in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MaW48L0F1dGhvcj48WWVhcj4yMDE5PC9ZZWFyPjxSZWNO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aW48L0F1dGhvcj48WWVhcj4yMDE5PC9ZZWFyPjxSZWNO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4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D47860C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BEE2B1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AF6E133" w14:textId="77777777" w:rsidR="00205CEB" w:rsidRPr="002C0CCE" w:rsidRDefault="00205CEB" w:rsidP="00205CEB">
            <w:pPr>
              <w:rPr>
                <w:color w:val="222222"/>
                <w:lang w:val="en-GB"/>
              </w:rPr>
            </w:pPr>
            <w:r>
              <w:rPr>
                <w:color w:val="222222"/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C2A39F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color w:val="222222"/>
                <w:lang w:val="en-GB"/>
              </w:rPr>
              <w:t xml:space="preserve">1.94 (0.70, 5.42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AFDB94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48C1A486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934C087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57CAE644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1DF095C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31AE82F4" w14:textId="77777777" w:rsidR="00205CEB" w:rsidRPr="002C0CCE" w:rsidRDefault="00205CEB" w:rsidP="00205CEB">
            <w:pPr>
              <w:rPr>
                <w:color w:val="222222"/>
                <w:lang w:val="en-GB"/>
              </w:rPr>
            </w:pPr>
            <w:r>
              <w:rPr>
                <w:color w:val="222222"/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EE2A30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color w:val="222222"/>
                <w:lang w:val="en-GB"/>
              </w:rPr>
              <w:t xml:space="preserve">1.82 (0.75, 4.46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279636D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2BAA7FB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7D19626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Inpatients 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E7A181B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FB97A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AF5C55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9FCAF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39EF9F" w14:textId="77777777" w:rsidR="00205CEB" w:rsidRPr="002C0CCE" w:rsidRDefault="00205CEB" w:rsidP="00205CEB">
            <w:pPr>
              <w:rPr>
                <w:lang w:val="en-GB"/>
              </w:rPr>
            </w:pPr>
          </w:p>
        </w:tc>
      </w:tr>
      <w:tr w:rsidR="00205CEB" w:rsidRPr="002C0CCE" w14:paraId="6D268EDA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46F1E72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arimoto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YXJpbW90bzwvQXV0aG9yPjxZZWFyPjIwMTc8L1llYXI+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YXJpbW90bzwvQXV0aG9yPjxZZWFyPjIwMTc8L1llYXI+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93E411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544C2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0FB29F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E86F8C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4.00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B02954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BA269BF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B431FE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92BD18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1124EE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66A07D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CBB18E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02 (1.19, 13.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0B7F0E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Recipient age, donor age, recipient sex, recipient status (hospitalized/home), BMI, diabetes mellitus, MELD score, HCC/non-HCC, major vessel sunt, GV/SLV, portal vein pressure at laparotomy, low skeletal muscle area </w:t>
            </w:r>
          </w:p>
        </w:tc>
      </w:tr>
      <w:tr w:rsidR="00205CEB" w:rsidRPr="002C0CCE" w14:paraId="1AE5877E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0BFA05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u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dTwvQXV0aG9yPjxZZWFyPjIwMTc8L1llYXI+PFJlY051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dTwvQXV0aG9yPjxZZWFyPjIwMTc8L1llYXI+PFJlY051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276651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3122F5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6BAF6868" w14:textId="77777777" w:rsidR="00205CEB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  <w:p w14:paraId="4345606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78F7115" w14:textId="77777777" w:rsidR="00205CEB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4.25 (2.22, 8.12)</w:t>
            </w:r>
            <w:r>
              <w:rPr>
                <w:vertAlign w:val="superscript"/>
                <w:lang w:val="en-GB"/>
              </w:rPr>
              <w:t>j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br/>
              <w:t>1.66 (0.48, 5.72)</w:t>
            </w:r>
            <w:r>
              <w:rPr>
                <w:vertAlign w:val="superscript"/>
                <w:lang w:val="en-GB"/>
              </w:rPr>
              <w:t>k</w:t>
            </w:r>
            <w:r w:rsidRPr="002C0CCE">
              <w:rPr>
                <w:lang w:val="en-GB"/>
              </w:rPr>
              <w:t xml:space="preserve"> </w:t>
            </w:r>
          </w:p>
          <w:p w14:paraId="34F2188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4.78 (2.09, 11.0)l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6A3F47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2EC216A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28BAA9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Kaido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LYWlkbzwvQXV0aG9yPjxZZWFyPjIwMTc8L1llYXI+PFJl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LYWlkbzwvQXV0aG9yPjxZZWFyPjIwMTc8L1llYXI+PFJl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31C371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C79B40A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3FC98E9" w14:textId="77777777" w:rsidR="00205CEB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  <w:p w14:paraId="0C82DBB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334CB3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3.1</w:t>
            </w:r>
            <w:r w:rsidRPr="002C0CCE">
              <w:rPr>
                <w:vertAlign w:val="superscript"/>
                <w:lang w:val="en-GB"/>
              </w:rPr>
              <w:t>a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B65940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72145E2A" w14:textId="77777777" w:rsidTr="00E546E9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7CAAFC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ang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YW5nPC9BdXRob3I+PFllYXI+MjAxNzwvWWVhcj48UmVj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YW5nPC9BdXRob3I+PFllYXI+MjAxNzwvWWVhcj48UmVj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5C56D8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WGS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208D6C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4823486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C9CC02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7 (1.55, 4.60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83745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755AA117" w14:textId="77777777" w:rsidTr="00E546E9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126D62A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096D673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451DBA0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207704A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10FA272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26 (1.29, 3.95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67BDBF2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05CEB" w:rsidRPr="002C0CCE" w14:paraId="1990CF70" w14:textId="77777777" w:rsidTr="003B6389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30E2E77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0BD6A0A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43DE6AD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46B5356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30CDDFC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33 (1.32, 4.12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650F5DD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hypertension</w:t>
            </w:r>
          </w:p>
        </w:tc>
      </w:tr>
      <w:tr w:rsidR="00205CEB" w:rsidRPr="002C0CCE" w14:paraId="4F1AE958" w14:textId="77777777" w:rsidTr="00406F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372C19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479D01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031D7F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336894D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E3E2AC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49 (1.25, 4.95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1FB41D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hypertension, nutrition status, BMI, CC</w:t>
            </w:r>
          </w:p>
        </w:tc>
      </w:tr>
      <w:tr w:rsidR="00205CEB" w:rsidRPr="002C0CCE" w14:paraId="470B46C1" w14:textId="77777777" w:rsidTr="00406F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676AD0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oo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Zb288L0F1dGhvcj48WWVhcj4yMDE4PC9ZZWFyPjxSZWNO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b288L0F1dGhvcj48WWVhcj4yMDE4PC9ZZWFyPjxSZWNO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80FF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8E9B30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3885D8C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DA1DD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84 (0.69, 4.92)</w:t>
            </w:r>
            <w:r>
              <w:rPr>
                <w:vertAlign w:val="superscript"/>
                <w:lang w:val="en-GB"/>
              </w:rPr>
              <w:t>m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27B788E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Koval (≥ 4)</w:t>
            </w:r>
          </w:p>
        </w:tc>
      </w:tr>
      <w:tr w:rsidR="00205CEB" w:rsidRPr="002C0CCE" w14:paraId="29CF80C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6A6463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Zhang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Zhang&lt;/Author&gt;&lt;Year&gt;2019&lt;/Year&gt;&lt;RecNum&gt;96377&lt;/RecNum&gt;&lt;DisplayText&gt;[76]&lt;/DisplayText&gt;&lt;record&gt;&lt;rec-number&gt;96377&lt;/rec-number&gt;&lt;foreign-keys&gt;&lt;key app="EN" db-id="5vs2r5tz60dvthe0avpvazx1pv9asxt02pdr" timestamp="1591934994"&gt;96377&lt;/key&gt;&lt;/foreign-keys&gt;&lt;ref-type name="Journal Article"&gt;17&lt;/ref-type&gt;&lt;contributors&gt;&lt;authors&gt;&lt;author&gt;Zhang, Ning&lt;/author&gt;&lt;author&gt;Zhu, Wen-Ling&lt;/author&gt;&lt;author&gt;Liu, Xiao-Hong&lt;/author&gt;&lt;author&gt;Chen, Wei&lt;/author&gt;&lt;author&gt;Zhu, Ming-Lei&lt;/author&gt;&lt;author&gt;Kang, Lin&lt;/author&gt;&lt;author&gt;Tian, Ran&lt;/author&gt;&lt;/authors&gt;&lt;/contributors&gt;&lt;titles&gt;&lt;title&gt;Prevalence and prognostic implications of sarcopenia in older patients with coronary heart disease&lt;/title&gt;&lt;secondary-title&gt;Journal of geriatric cardiology : JGC&lt;/secondary-title&gt;&lt;alt-title&gt;J Geriatr Cardiol&lt;/alt-title&gt;&lt;/titles&gt;&lt;periodical&gt;&lt;full-title&gt;Journal of geriatric cardiology : JGC&lt;/full-title&gt;&lt;abbr-1&gt;J Geriatr Cardiol&lt;/abbr-1&gt;&lt;/periodical&gt;&lt;alt-periodical&gt;&lt;full-title&gt;Journal of geriatric cardiology : JGC&lt;/full-title&gt;&lt;abbr-1&gt;J Geriatr Cardiol&lt;/abbr-1&gt;&lt;/alt-periodical&gt;&lt;pages&gt;756-763&lt;/pages&gt;&lt;volume&gt;16&lt;/volume&gt;&lt;number&gt;10&lt;/number&gt;&lt;keywords&gt;&lt;keyword&gt;Coronary heart disease&lt;/keyword&gt;&lt;keyword&gt;Older adult&lt;/keyword&gt;&lt;keyword&gt;Prognosis&lt;/keyword&gt;&lt;keyword&gt;Sarcopenia&lt;/keyword&gt;&lt;/keywords&gt;&lt;dates&gt;&lt;year&gt;2019&lt;/year&gt;&lt;/dates&gt;&lt;publisher&gt;Science Press&lt;/publisher&gt;&lt;isbn&gt;1671-5411&lt;/isbn&gt;&lt;accession-num&gt;31700515&lt;/accession-num&gt;&lt;urls&gt;&lt;related-urls&gt;&lt;url&gt;https://pubmed.ncbi.nlm.nih.gov/31700515&lt;/url&gt;&lt;url&gt;https://www.ncbi.nlm.nih.gov/pmc/articles/PMC6828602/&lt;/url&gt;&lt;/related-urls&gt;&lt;/urls&gt;&lt;electronic-resource-num&gt;10.11909/j.issn.1671-5411.2019.10.002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3E149C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WGS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4D768C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6DB50D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6B92AF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15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8B1031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E9970E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8B8DA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CC6578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01976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0BF00B6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2F2B30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0.41 (0.13, 1.33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3CB055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CI</w:t>
            </w:r>
          </w:p>
        </w:tc>
      </w:tr>
      <w:tr w:rsidR="00205CEB" w:rsidRPr="002C0CCE" w14:paraId="6225FE5C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F8CA5D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tmis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BdG1pczwvQXV0aG9yPjxZZWFyPjIwMTk8L1llYXI+PFJl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BdG1pczwvQXV0aG9yPjxZZWFyPjIwMTk8L1llYXI+PFJl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1C2AF6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4CFBFC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0FD52C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15E083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6.72 (3.36, 13.</w:t>
            </w:r>
            <w:r>
              <w:rPr>
                <w:lang w:val="en-GB"/>
              </w:rPr>
              <w:t>4</w:t>
            </w:r>
            <w:r w:rsidRPr="002C0CCE">
              <w:rPr>
                <w:lang w:val="en-GB"/>
              </w:rPr>
              <w:t>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F6F0BD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5325A5B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69C05B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A94CFD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9F757E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0F52EF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917639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6.41 (2.93, 14.4)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1556C8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ADL</w:t>
            </w:r>
          </w:p>
        </w:tc>
      </w:tr>
      <w:tr w:rsidR="00205CEB" w:rsidRPr="002C0CCE" w14:paraId="74709C47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7C1159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5656AF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EC45E6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E66F18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E4DC7E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9.26 (3.69, 23.2</w:t>
            </w:r>
            <w:r>
              <w:rPr>
                <w:lang w:val="en-GB"/>
              </w:rPr>
              <w:t>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8FAB14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ADL, comorbidities</w:t>
            </w:r>
          </w:p>
        </w:tc>
      </w:tr>
      <w:tr w:rsidR="00205CEB" w:rsidRPr="002C0CCE" w14:paraId="0EF7C99E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F2850A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ayraktar, 2020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ayraktar&lt;/Author&gt;&lt;Year&gt;2020&lt;/Year&gt;&lt;RecNum&gt;96376&lt;/RecNum&gt;&lt;DisplayText&gt;[69]&lt;/DisplayText&gt;&lt;record&gt;&lt;rec-number&gt;96376&lt;/rec-number&gt;&lt;foreign-keys&gt;&lt;key app="EN" db-id="5vs2r5tz60dvthe0avpvazx1pv9asxt02pdr" timestamp="1591934994"&gt;96376&lt;/key&gt;&lt;/foreign-keys&gt;&lt;ref-type name="Journal Article"&gt;17&lt;/ref-type&gt;&lt;contributors&gt;&lt;authors&gt;&lt;author&gt;Bayraktar, E.&lt;/author&gt;&lt;author&gt;Tasar, P. T.&lt;/author&gt;&lt;author&gt;Binici, D. N.&lt;/author&gt;&lt;author&gt;Karasahin, O.&lt;/author&gt;&lt;author&gt;Timur, O.&lt;/author&gt;&lt;author&gt;Sahin, S.&lt;/author&gt;&lt;/authors&gt;&lt;/contributors&gt;&lt;auth-address&gt;Department of Internal Medicine, Erzurum Regional Training and Research Hospital, Erzurum, Turkey.&amp;#xD;Department of Geriatrics, Ataturk University School of Medicine, Erzurum, Turkey.&amp;#xD;Department of Infectious Diseases Erzurum Regional Training and Research Hospital, Erzurum, Turkey.&amp;#xD;Department of Geriatrics, Ege University School of Medicine, İzmir, Turkey.&lt;/auth-address&gt;&lt;titles&gt;&lt;title&gt;Relationship between Sarcopenia and Mortality in Elderly Inpatients&lt;/title&gt;&lt;secondary-title&gt;Eurasian J Med&lt;/secondary-title&gt;&lt;/titles&gt;&lt;periodical&gt;&lt;full-title&gt;Eurasian J Med&lt;/full-title&gt;&lt;/periodical&gt;&lt;pages&gt;29-33&lt;/pages&gt;&lt;volume&gt;52&lt;/volume&gt;&lt;number&gt;1&lt;/number&gt;&lt;edition&gt;2020/03/12&lt;/edition&gt;&lt;keywords&gt;&lt;keyword&gt;Sarcopenia&lt;/keyword&gt;&lt;keyword&gt;aged&lt;/keyword&gt;&lt;keyword&gt;mortality&lt;/keyword&gt;&lt;/keywords&gt;&lt;dates&gt;&lt;year&gt;2020&lt;/year&gt;&lt;pub-dates&gt;&lt;date&gt;Feb&lt;/date&gt;&lt;/pub-dates&gt;&lt;/dates&gt;&lt;isbn&gt;1308-8734 (Print)&amp;#xD;1308-8734&lt;/isbn&gt;&lt;accession-num&gt;32158310&lt;/accession-num&gt;&lt;urls&gt;&lt;/urls&gt;&lt;custom2&gt;PMC7051235&lt;/custom2&gt;&lt;electronic-resource-num&gt;10.5152/eurasianjmed.2020.19214&lt;/electronic-resource-num&gt;&lt;remote-database-provider&gt;NLM&lt;/remote-database-provider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8AB9A2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A45581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151D56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B74C93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3.22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A57A23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F3FF453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2FE629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eretta, 2020 </w:t>
            </w:r>
            <w:r w:rsidRPr="002C0CCE">
              <w:rPr>
                <w:lang w:val="en-GB"/>
              </w:rPr>
              <w:fldChar w:fldCharType="begin">
                <w:fldData xml:space="preserve">PEVuZE5vdGU+PENpdGU+PEF1dGhvcj5CZXJldHRhPC9BdXRob3I+PFllYXI+MjAyMDwvWWVhcj48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ZXJldHRhPC9BdXRob3I+PFllYXI+MjAyMDwvWWVhcj48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41899B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ECEB68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B3E700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5D965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0.89 (0.54, 1.48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25D457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4446A88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8CF02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0E6573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FABEE2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1DB677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91C32C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34 (0.52, 3.49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9D4657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 </w:t>
            </w:r>
          </w:p>
        </w:tc>
      </w:tr>
      <w:tr w:rsidR="00205CEB" w:rsidRPr="002C0CCE" w14:paraId="7FA0EFB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FB7AC0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4EC94D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D8D837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8FA1731" w14:textId="4A79AAE3" w:rsidR="00205CEB" w:rsidRPr="002C0CCE" w:rsidRDefault="00930758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D58A94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22 (0.45, 3.32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D624FE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BMI, IADL, presence of neoplasia, CCI &gt;2</w:t>
            </w:r>
          </w:p>
        </w:tc>
      </w:tr>
      <w:tr w:rsidR="00205CEB" w:rsidRPr="002C0CCE" w14:paraId="6BA891C2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</w:tcPr>
          <w:p w14:paraId="5C1A322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Bernabeu-Wittel, 2019</w:t>
            </w:r>
            <w:r>
              <w:rPr>
                <w:vertAlign w:val="superscript"/>
                <w:lang w:val="en-GB"/>
              </w:rPr>
              <w:t>n</w:t>
            </w:r>
            <w:r w:rsidRPr="002C0CCE">
              <w:rPr>
                <w:lang w:val="en-GB"/>
              </w:rPr>
              <w:t xml:space="preserve">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Bernabeu-Wittel&lt;/Author&gt;&lt;Year&gt;2019&lt;/Year&gt;&lt;RecNum&gt;96385&lt;/RecNum&gt;&lt;DisplayText&gt;[64]&lt;/DisplayText&gt;&lt;record&gt;&lt;rec-number&gt;96385&lt;/rec-number&gt;&lt;foreign-keys&gt;&lt;key app="EN" db-id="5vs2r5tz60dvthe0avpvazx1pv9asxt02pdr" timestamp="1591934994"&gt;96385&lt;/key&gt;&lt;/foreign-keys&gt;&lt;ref-type name="Journal Article"&gt;17&lt;/ref-type&gt;&lt;contributors&gt;&lt;authors&gt;&lt;author&gt;Bernabeu-Wittel, Máximo&lt;/author&gt;&lt;author&gt;González-Molina, Álvaro&lt;/author&gt;&lt;author&gt;Fernández-Ojeda, Rocío&lt;/author&gt;&lt;author&gt;Díez-Manglano, Jesús&lt;/author&gt;&lt;author&gt;Salgado, Fernando&lt;/author&gt;&lt;author&gt;Soto-Martín, María&lt;/author&gt;&lt;author&gt;Muniesa, Marta&lt;/author&gt;&lt;author&gt;Ollero-Baturone, Manuel&lt;/author&gt;&lt;author&gt;Gómez-Salgado, Juan&lt;/author&gt;&lt;/authors&gt;&lt;/contributors&gt;&lt;titles&gt;&lt;title&gt;Impact of Sarcopenia and Frailty in a Multicenter Cohort of Polypathological Patients&lt;/title&gt;&lt;secondary-title&gt;Journal of clinical medicine&lt;/secondary-title&gt;&lt;alt-title&gt;J Clin Med&lt;/alt-title&gt;&lt;/titles&gt;&lt;periodical&gt;&lt;full-title&gt;Journal of Clinical Medicine&lt;/full-title&gt;&lt;abbr-1&gt;Clin Med.&lt;/abbr-1&gt;&lt;/periodical&gt;&lt;alt-periodical&gt;&lt;full-title&gt;J Clin Med&lt;/full-title&gt;&lt;/alt-periodical&gt;&lt;pages&gt;535&lt;/pages&gt;&lt;volume&gt;8&lt;/volume&gt;&lt;number&gt;4&lt;/number&gt;&lt;keywords&gt;&lt;keyword&gt;frailty&lt;/keyword&gt;&lt;keyword&gt;multimorbidity&lt;/keyword&gt;&lt;keyword&gt;polypathological patients&lt;/keyword&gt;&lt;keyword&gt;sarcopenia&lt;/keyword&gt;&lt;/keywords&gt;&lt;dates&gt;&lt;year&gt;2019&lt;/year&gt;&lt;/dates&gt;&lt;publisher&gt;MDPI&lt;/publisher&gt;&lt;isbn&gt;2077-0383&lt;/isbn&gt;&lt;accession-num&gt;31003486&lt;/accession-num&gt;&lt;urls&gt;&lt;related-urls&gt;&lt;url&gt;https://pubmed.ncbi.nlm.nih.gov/31003486&lt;/url&gt;&lt;url&gt;https://www.ncbi.nlm.nih.gov/pmc/articles/PMC6517963/&lt;/url&gt;&lt;/related-urls&gt;&lt;/urls&gt;&lt;electronic-resource-num&gt;10.3390/jcm8040535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4]</w:t>
            </w:r>
            <w:r w:rsidRPr="002C0CCE">
              <w:rPr>
                <w:lang w:val="en-GB"/>
              </w:rPr>
              <w:fldChar w:fldCharType="end"/>
            </w:r>
            <w:r w:rsidRPr="002C0CCE">
              <w:rPr>
                <w:vertAlign w:val="superscript"/>
                <w:lang w:val="en-GB"/>
              </w:rPr>
              <w:t xml:space="preserve"> 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</w:tcPr>
          <w:p w14:paraId="7402CB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</w:tcPr>
          <w:p w14:paraId="2A52265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C956C36" w14:textId="77777777" w:rsidR="00205CEB" w:rsidRPr="002C0CCE" w:rsidRDefault="00205CEB" w:rsidP="00205CEB">
            <w:pPr>
              <w:rPr>
                <w:color w:val="222222"/>
                <w:shd w:val="clear" w:color="auto" w:fill="FFFFFF"/>
                <w:lang w:val="en-GB"/>
              </w:rPr>
            </w:pPr>
            <w:r>
              <w:rPr>
                <w:color w:val="222222"/>
                <w:shd w:val="clear" w:color="auto" w:fill="FFFFFF"/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</w:tcPr>
          <w:p w14:paraId="7B652B9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color w:val="222222"/>
                <w:shd w:val="clear" w:color="auto" w:fill="FFFFFF"/>
                <w:lang w:val="en-GB"/>
              </w:rPr>
              <w:t>1.34 (0.94, 1.91)</w:t>
            </w:r>
          </w:p>
          <w:p w14:paraId="7345D66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</w:tcPr>
          <w:p w14:paraId="593F478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3329E065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CECBFC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Cerri, 2015 </w:t>
            </w:r>
            <w:r w:rsidRPr="002C0CCE">
              <w:rPr>
                <w:lang w:val="en-GB"/>
              </w:rPr>
              <w:fldChar w:fldCharType="begin">
                <w:fldData xml:space="preserve">PEVuZE5vdGU+PENpdGU+PEF1dGhvcj5DZXJyaTwvQXV0aG9yPjxZZWFyPjIwMTU8L1llYXI+PFJl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DZXJyaTwvQXV0aG9yPjxZZWFyPjIwMTU8L1llYXI+PFJl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18527C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C52EC6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4433A3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21CA51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8.56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FF773F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129C223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892459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Gariballa, 2013 </w:t>
            </w:r>
            <w:r w:rsidRPr="002C0CCE">
              <w:rPr>
                <w:lang w:val="en-GB"/>
              </w:rPr>
              <w:fldChar w:fldCharType="begin">
                <w:fldData xml:space="preserve">PEVuZE5vdGU+PENpdGU+PEF1dGhvcj5HYXJpYmFsbGE8L0F1dGhvcj48WWVhcj4yMDEzPC9ZZWFy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HYXJpYmFsbGE8L0F1dGhvcj48WWVhcj4yMDEzPC9ZZWFy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506A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D091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6C336C3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B22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3.46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3859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6089791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0973F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soyama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Jc295YW1hPC9BdXRob3I+PFllYXI+MjAxNDwvWWVhcj48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Jc295YW1hPC9BdXRob3I+PFllYXI+MjAxNDwvWWVhcj48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B3580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44B0F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444635A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4D81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94 (1.64, 5.27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248A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47BE17D3" w14:textId="77777777" w:rsidTr="006C360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4F76C6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3078236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21B520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D2756B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936D22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93 (1.01, 3.7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729C02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DM, CVD, cholesterol, Hb, GFR, hsCRP </w:t>
            </w:r>
          </w:p>
        </w:tc>
      </w:tr>
      <w:tr w:rsidR="00205CEB" w:rsidRPr="002C0CCE" w14:paraId="642AFC65" w14:textId="77777777" w:rsidTr="006C360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2A4CA3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Perez-Zepeda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Qw6lyZXotWmVwZWRhPC9BdXRob3I+PFllYXI+MjAxNzwv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Qw6lyZXotWmVwZWRhPC9BdXRob3I+PFllYXI+MjAxNzwv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66EDEA7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5049565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18" w:space="0" w:color="000000"/>
              <w:right w:val="nil"/>
            </w:tcBorders>
          </w:tcPr>
          <w:p w14:paraId="2882F3E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2D458C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23 (1.15, 4.34) </w:t>
            </w:r>
          </w:p>
        </w:tc>
        <w:tc>
          <w:tcPr>
            <w:tcW w:w="5244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75FE04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CI</w:t>
            </w:r>
          </w:p>
        </w:tc>
      </w:tr>
      <w:tr w:rsidR="00205CEB" w:rsidRPr="002C0CCE" w14:paraId="7BDDDAEB" w14:textId="77777777" w:rsidTr="007575DF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6021A64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lastRenderedPageBreak/>
              <w:t xml:space="preserve">Pourhassan, 2018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ourhassan&lt;/Author&gt;&lt;Year&gt;2018&lt;/Year&gt;&lt;RecNum&gt;96388&lt;/RecNum&gt;&lt;DisplayText&gt;[62]&lt;/DisplayText&gt;&lt;record&gt;&lt;rec-number&gt;96388&lt;/rec-number&gt;&lt;foreign-keys&gt;&lt;key app="EN" db-id="5vs2r5tz60dvthe0avpvazx1pv9asxt02pdr" timestamp="1591934994"&gt;96388&lt;/key&gt;&lt;/foreign-keys&gt;&lt;ref-type name="Journal Article"&gt;17&lt;/ref-type&gt;&lt;contributors&gt;&lt;authors&gt;&lt;author&gt;Pourhassan, Maryam&lt;/author&gt;&lt;author&gt;Norman, K.&lt;/author&gt;&lt;author&gt;Müller, M. J.&lt;/author&gt;&lt;author&gt;Dziewas, R.&lt;/author&gt;&lt;author&gt;Wirth, R.&lt;/author&gt;&lt;/authors&gt;&lt;/contributors&gt;&lt;titles&gt;&lt;title&gt;Impact of Sarcopenia on One-Year Mortality Among Older Hospitalized Patients with Impaired Mobility&lt;/title&gt;&lt;secondary-title&gt;The Journal of Frailty &amp;amp; Aging&lt;/secondary-title&gt;&lt;/titles&gt;&lt;periodical&gt;&lt;full-title&gt;The Journal of Frailty &amp;amp; Aging&lt;/full-title&gt;&lt;abbr-1&gt;J Frailty Aging&lt;/abbr-1&gt;&lt;/periodical&gt;&lt;pages&gt;40-46&lt;/pages&gt;&lt;volume&gt;7&lt;/volume&gt;&lt;number&gt;1&lt;/number&gt;&lt;dates&gt;&lt;year&gt;2018&lt;/year&gt;&lt;pub-dates&gt;&lt;date&gt;2018/01/01&lt;/date&gt;&lt;/pub-dates&gt;&lt;/dates&gt;&lt;isbn&gt;2273-4309&lt;/isbn&gt;&lt;urls&gt;&lt;related-urls&gt;&lt;url&gt;https://doi.org/10.14283/jfa.2017.35&lt;/url&gt;&lt;/related-urls&gt;&lt;/urls&gt;&lt;electronic-resource-num&gt;10.14283/jfa.2017.35&lt;/electronic-resource-num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05F4C7B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1A9F5E4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6EEF86C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76117B3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67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17B0FCC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07B280EB" w14:textId="77777777" w:rsidTr="00120D69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8B7959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Rustani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Rustani&lt;/Author&gt;&lt;Year&gt;2019&lt;/Year&gt;&lt;RecNum&gt;96641&lt;/RecNum&gt;&lt;DisplayText&gt;[65]&lt;/DisplayText&gt;&lt;record&gt;&lt;rec-number&gt;96641&lt;/rec-number&gt;&lt;foreign-keys&gt;&lt;key app="EN" db-id="5vs2r5tz60dvthe0avpvazx1pv9asxt02pdr" timestamp="1596547551"&gt;96641&lt;/key&gt;&lt;/foreign-keys&gt;&lt;ref-type name="Journal Article"&gt;17&lt;/ref-type&gt;&lt;contributors&gt;&lt;authors&gt;&lt;author&gt;Rustani, K.&lt;/author&gt;&lt;author&gt;Kundisova, L.&lt;/author&gt;&lt;author&gt;Capecchi, P. L.&lt;/author&gt;&lt;author&gt;Nante, N.&lt;/author&gt;&lt;author&gt;Bicchi, M.&lt;/author&gt;&lt;/authors&gt;&lt;/contributors&gt;&lt;titles&gt;&lt;title&gt;Prevalence of sarcopenia and its impact on mortality and readmission rates amongst geriatric patients&lt;/title&gt;&lt;secondary-title&gt;Journal of Gerontology and Geriatrics&lt;/secondary-title&gt;&lt;alt-title&gt;Journal of Gerontology and Geriatrics&lt;/alt-title&gt;&lt;/titles&gt;&lt;periodical&gt;&lt;full-title&gt;Journal of Gerontology and Geriatrics&lt;/full-title&gt;&lt;abbr-1&gt;Arch Gerontol Geriatr&lt;/abbr-1&gt;&lt;/periodical&gt;&lt;alt-periodical&gt;&lt;full-title&gt;Journal of Gerontology and Geriatrics&lt;/full-title&gt;&lt;abbr-1&gt;Arch Gerontol Geriatr&lt;/abbr-1&gt;&lt;/alt-periodical&gt;&lt;pages&gt;200-206&lt;/pages&gt;&lt;volume&gt;67&lt;/volume&gt;&lt;number&gt;4&lt;/number&gt;&lt;dates&gt;&lt;year&gt;2019&lt;/year&gt;&lt;pub-dates&gt;&lt;date&gt;2019&lt;/date&gt;&lt;/pub-dates&gt;&lt;/dates&gt;&lt;accession-num&gt;2003373190&lt;/accession-num&gt;&lt;urls&gt;&lt;related-urls&gt;&lt;url&gt;https://ezp.lib.unimelb.edu.au/login?url=http://ovidsp.ovid.com/ovidweb.cgi?T=JS&amp;amp;CSC=Y&amp;amp;NEWS=N&amp;amp;PAGE=fulltext&amp;amp;D=emexb&amp;amp;AN=2003373190&lt;/url&gt;&lt;/related-urls&gt;&lt;/urls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5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5F3A7B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F75DEB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7EEC88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E8FFB8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4.58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4B10FA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4C0A1CE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608658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chez-Rodriguez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Tw6FuY2hlei1Sb2Ryw61ndWV6PC9BdXRob3I+PFllYXI+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Tw6FuY2hlei1Sb2Ryw61ndWV6PC9BdXRob3I+PFllYXI+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6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B2BC1A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B2480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A819B9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93ADD6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03 (0.63, 1.6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24C815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32BCDFA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B02A16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EF6F01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2649B7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38ADBFA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C9F7C0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0.85 (0.44, 1.63)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D66287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CI &gt; 2, unintentional, weight loss, malnutrition, overweight-obesity, nutrient deficiency, CC</w:t>
            </w:r>
          </w:p>
        </w:tc>
      </w:tr>
      <w:tr w:rsidR="00205CEB" w:rsidRPr="002C0CCE" w14:paraId="7115F4C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289BAB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nchez-Rodriguez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Tw6FuY2hlei1Sb2Ryw61ndWV6PC9BdXRob3I+PFllYXI+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Tw6FuY2hlei1Sb2Ryw61ndWV6PC9BdXRob3I+PFllYXI+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2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CE23C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7405752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A62DB8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D8D865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20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966A00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75A4ECB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25C2DA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Teng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UZW5nPC9BdXRob3I+PFllYXI+MjAxOTwvWWVhcj48UmVj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UZW5nPC9BdXRob3I+PFllYXI+MjAxOTwvWWVhcj48UmVj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550B59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4532BD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55C488C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FBF24C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0.87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2F40B1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6F7D32D0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E8D88A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Vetrano, 2014 </w:t>
            </w:r>
            <w:r w:rsidRPr="002C0CCE">
              <w:rPr>
                <w:lang w:val="en-GB"/>
              </w:rPr>
              <w:fldChar w:fldCharType="begin">
                <w:fldData xml:space="preserve">PEVuZE5vdGU+PENpdGU+PEF1dGhvcj5WZXRyYW5vPC9BdXRob3I+PFllYXI+MjAxNDwvWWVhcj48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WZXRyYW5vPC9BdXRob3I+PFllYXI+MjAxNDwvWWVhcj48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5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6BF5BE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634CD4F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2B5323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C54D5C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12 (1.45, 3.10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D9B078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5AF9EA0E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113552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DB712F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0360288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AFEF0B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164C4F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6 (1.10, 2.30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1E50B9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62A8316B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0950B4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DD933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3F66176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4A9B88A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6532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9 (1.10, 2.41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7840A28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smoking habit, living alone, compromised ADL, BMI, infectious COPD, HF, dementia, cancer, CCI</w:t>
            </w:r>
          </w:p>
        </w:tc>
      </w:tr>
      <w:tr w:rsidR="00205CEB" w:rsidRPr="002C0CCE" w14:paraId="442F6818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7CB30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Zengarini, 2019 </w:t>
            </w:r>
            <w:r w:rsidRPr="002C0CCE">
              <w:rPr>
                <w:lang w:val="en-GB"/>
              </w:rPr>
              <w:fldChar w:fldCharType="begin">
                <w:fldData xml:space="preserve">PEVuZE5vdGU+PENpdGU+PEF1dGhvcj5aZW5nYXJpbmk8L0F1dGhvcj48WWVhcj4yMDE5PC9ZZWFy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aZW5nYXJpbmk8L0F1dGhvcj48WWVhcj4yMDE5PC9ZZWFy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68]</w:t>
            </w:r>
            <w:r w:rsidRPr="002C0CCE"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EC251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5813F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3B02A32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9E06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46 (1.20, 5.25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62324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DBF460C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9B9313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0A101C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BCE65D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824EF0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BF388C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2 (0.98, 4.1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8D3506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38A7237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DEF05A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5B9134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25D12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DD4B15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3A3FB9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9 (0.87, 3.5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4F8D24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dependency in &gt; 1 BADL, depression, BMI &lt; 20 kg/m2, history of falls, UI, delirium, length of stay number of: diagnoses and medications</w:t>
            </w:r>
          </w:p>
        </w:tc>
      </w:tr>
      <w:tr w:rsidR="00205CEB" w:rsidRPr="002C0CCE" w14:paraId="1CF9FA02" w14:textId="77777777" w:rsidTr="00120D69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7F085ED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alafarina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NYWxhZmFyaW5hPC9BdXRob3I+PFllYXI+MjAxOTwvWWVh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NYWxhZmFyaW5hPC9BdXRob3I+PFllYXI+MjAxOTwvWWVh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8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F2C9E9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DCE45A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1D52F64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2BFD1B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7 (1.11, 2.51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3DC7ED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dialysis centre</w:t>
            </w:r>
          </w:p>
        </w:tc>
      </w:tr>
      <w:tr w:rsidR="00205CEB" w:rsidRPr="002C0CCE" w14:paraId="62C8CC19" w14:textId="77777777" w:rsidTr="00160E6F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CF8EFA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ianchi, 2019 </w:t>
            </w:r>
            <w:r w:rsidRPr="002C0CCE">
              <w:rPr>
                <w:lang w:val="en-GB"/>
              </w:rPr>
              <w:fldChar w:fldCharType="begin">
                <w:fldData xml:space="preserve">PEVuZE5vdGU+PENpdGU+PEF1dGhvcj5CaWFuY2hpPC9BdXRob3I+PFllYXI+MjAxOTwvWWVhcj48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aWFuY2hpPC9BdXRob3I+PFllYXI+MjAxOTwvWWVhcj48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7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50E93B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B468AB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2C45164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175772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24 (1.64, 3.07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4269756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5D34E7BA" w14:textId="77777777" w:rsidTr="00160E6F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4C4ACE52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CDA079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03610F1C" w14:textId="2B0D2F6C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3D8D58F3" w14:textId="1D5A0F01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729A2975" w14:textId="2B290B65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7 (1.35, 2.59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1F355CC6" w14:textId="3776A2D3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7B2F49F1" w14:textId="77777777" w:rsidTr="00160E6F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1AAB59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D04643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4C84E14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20C3381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7C4B6EE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84 (1.33, 2.57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74EB1FC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SPMSQ, severe ADL disability, CCI</w:t>
            </w:r>
          </w:p>
        </w:tc>
      </w:tr>
      <w:tr w:rsidR="00205CEB" w:rsidRPr="002C0CCE" w14:paraId="1546FB0F" w14:textId="77777777" w:rsidTr="00160E6F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6034A05B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5DF89BF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576C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0C2A94C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A39A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66 (1.20, 2.30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FA2D80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4BDF97A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1A38D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C03EB3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0D62BB8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FBFEB4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0B1CB1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54 (1.11, 2.15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FC962C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7F845887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BC9CB5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789C09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AAF06E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17A78FED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124934B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26 (0.89, 1.7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D77299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SPMSQ, severe ADL disability, CCI</w:t>
            </w:r>
          </w:p>
        </w:tc>
      </w:tr>
      <w:tr w:rsidR="00205CEB" w:rsidRPr="002C0CCE" w14:paraId="2A45F5D2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34533D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ipers, 2019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ipers&lt;/Author&gt;&lt;Year&gt;2019&lt;/Year&gt;&lt;RecNum&gt;96379&lt;/RecNum&gt;&lt;DisplayText&gt;[79]&lt;/DisplayText&gt;&lt;record&gt;&lt;rec-number&gt;96379&lt;/rec-number&gt;&lt;foreign-keys&gt;&lt;key app="EN" db-id="5vs2r5tz60dvthe0avpvazx1pv9asxt02pdr" timestamp="1591934994"&gt;96379&lt;/key&gt;&lt;/foreign-keys&gt;&lt;ref-type name="Journal Article"&gt;17&lt;/ref-type&gt;&lt;contributors&gt;&lt;authors&gt;&lt;author&gt;Sipers, W. M. W. H.&lt;/author&gt;&lt;author&gt;de Blois, W.&lt;/author&gt;&lt;author&gt;Schols, J. M. G. A.&lt;/author&gt;&lt;author&gt;van Loon, L. J. C.&lt;/author&gt;&lt;author&gt;Verdijk, L. B.&lt;/author&gt;&lt;/authors&gt;&lt;/contributors&gt;&lt;titles&gt;&lt;title&gt;Sarcopenia Is Related to Mortality in the Acutely Hospitalized Geriatric Patient&lt;/title&gt;&lt;secondary-title&gt;The journal of nutrition, health &amp;amp; aging&lt;/secondary-title&gt;&lt;alt-title&gt;J Nutr Health Aging&lt;/alt-title&gt;&lt;/titles&gt;&lt;periodical&gt;&lt;full-title&gt;The journal of nutrition, health &amp;amp; aging&lt;/full-title&gt;&lt;abbr-1&gt;J Nutr Health Aging&lt;/abbr-1&gt;&lt;/periodical&gt;&lt;alt-periodical&gt;&lt;full-title&gt;The journal of nutrition, health &amp;amp; aging&lt;/full-title&gt;&lt;abbr-1&gt;J Nutr Health Aging&lt;/abbr-1&gt;&lt;/alt-periodical&gt;&lt;pages&gt;128-137&lt;/pages&gt;&lt;volume&gt;23&lt;/volume&gt;&lt;number&gt;2&lt;/number&gt;&lt;keywords&gt;&lt;keyword&gt;*Gait speed&lt;/keyword&gt;&lt;keyword&gt;*fat mass&lt;/keyword&gt;&lt;keyword&gt;*phase angle&lt;/keyword&gt;&lt;keyword&gt;*sarcopenia&lt;/keyword&gt;&lt;keyword&gt;*skeletal muscle mass&lt;/keyword&gt;&lt;/keywords&gt;&lt;dates&gt;&lt;year&gt;2019&lt;/year&gt;&lt;/dates&gt;&lt;publisher&gt;Springer Paris&lt;/publisher&gt;&lt;isbn&gt;1760-4788&amp;#xD;1279-7707&lt;/isbn&gt;&lt;accession-num&gt;30697621&lt;/accession-num&gt;&lt;urls&gt;&lt;related-urls&gt;&lt;url&gt;https://pubmed.ncbi.nlm.nih.gov/30697621&lt;/url&gt;&lt;url&gt;https://www.ncbi.nlm.nih.gov/pmc/articles/PMC6399956/&lt;/url&gt;&lt;/related-urls&gt;&lt;/urls&gt;&lt;electronic-resource-num&gt;10.1007/s12603-018-1134-1&lt;/electronic-resource-num&gt;&lt;remote-database-name&gt;PubMed&lt;/remote-database-name&gt;&lt;language&gt;eng&lt;/language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79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60E2C899" w14:textId="77777777" w:rsidR="00205CEB" w:rsidRPr="002C0CCE" w:rsidRDefault="00205CEB" w:rsidP="00205CEB">
            <w:pPr>
              <w:spacing w:after="240"/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7367B5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00265F5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5B24895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4.31 (2.09, 8.85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3B678D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7BF9F130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8F4317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B1B44B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FNIH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02875E0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3B3EF83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9C4B6F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57 (1.90, 6.71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AABCD9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4079B04D" w14:textId="77777777" w:rsidTr="0095291C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EA6C383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EA742D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IWGS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11BC3289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7BEB71F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2809D9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5 (0.81, 3.82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B29DFC0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24E37B12" w14:textId="77777777" w:rsidTr="0095291C">
        <w:trPr>
          <w:trHeight w:val="403"/>
        </w:trPr>
        <w:tc>
          <w:tcPr>
            <w:tcW w:w="3464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76D5503" w14:textId="77777777" w:rsidR="00205CEB" w:rsidRPr="002C0CCE" w:rsidRDefault="00205CEB" w:rsidP="00205CEB">
            <w:pPr>
              <w:rPr>
                <w:b/>
                <w:bCs/>
                <w:lang w:val="en-GB"/>
              </w:rPr>
            </w:pPr>
            <w:r w:rsidRPr="002C0CCE">
              <w:rPr>
                <w:b/>
                <w:bCs/>
                <w:lang w:val="en-GB"/>
              </w:rPr>
              <w:t xml:space="preserve">Nursing home residents 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3222A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6E22896F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FF61E8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BE16B" w14:textId="77777777" w:rsidR="00205CEB" w:rsidRPr="002C0CCE" w:rsidRDefault="00205CEB" w:rsidP="00205CEB">
            <w:pPr>
              <w:rPr>
                <w:lang w:val="en-GB"/>
              </w:rPr>
            </w:pPr>
          </w:p>
        </w:tc>
      </w:tr>
      <w:tr w:rsidR="00205CEB" w:rsidRPr="002C0CCE" w14:paraId="42407224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F53A0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Buckinx, 2018 </w:t>
            </w:r>
            <w:r w:rsidRPr="002C0CCE">
              <w:rPr>
                <w:lang w:val="en-GB"/>
              </w:rPr>
              <w:fldChar w:fldCharType="begin">
                <w:fldData xml:space="preserve">PEVuZE5vdGU+PENpdGU+PEF1dGhvcj5CdWNraW54PC9BdXRob3I+PFllYXI+MjAxODwvWWVhcj48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dWNraW54PC9BdXRob3I+PFllYXI+MjAxODwvWWVhcj48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4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C00C3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25701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0BF088EC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18B1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36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2DF6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1B97599D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7AA1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60EF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6A94AA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14:paraId="77A1236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9397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1.70 (1.10, 2.92) </w:t>
            </w:r>
          </w:p>
        </w:tc>
        <w:tc>
          <w:tcPr>
            <w:tcW w:w="5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7E192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arm circumference, general health perception, emotional role function, TI, SFI, living in nursing homes, TT, SPPB </w:t>
            </w:r>
          </w:p>
        </w:tc>
      </w:tr>
      <w:tr w:rsidR="00205CEB" w:rsidRPr="002C0CCE" w14:paraId="316CAA95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55A63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Henwood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IZW53b29kPC9BdXRob3I+PFllYXI+MjAxNzwvWWVhcj48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IZW53b29kPC9BdXRob3I+PFllYXI+MjAxNzwvWWVhcj48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2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8D65F1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30A469A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7C434E9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D2B1674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1.32</w:t>
            </w:r>
            <w:r>
              <w:rPr>
                <w:vertAlign w:val="superscript"/>
                <w:lang w:val="en-GB"/>
              </w:rPr>
              <w:t>i</w:t>
            </w:r>
            <w:r w:rsidRPr="002C0CCE">
              <w:rPr>
                <w:lang w:val="en-GB"/>
              </w:rPr>
              <w:t xml:space="preserve">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909361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02855CB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30D8DFA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Landi, 2012 </w:t>
            </w:r>
            <w:r w:rsidRPr="002C0CCE">
              <w:rPr>
                <w:lang w:val="en-GB"/>
              </w:rPr>
              <w:fldChar w:fldCharType="begin">
                <w:fldData xml:space="preserve">PEVuZE5vdGU+PENpdGU+PEF1dGhvcj5MYW5kaTwvQXV0aG9yPjxZZWFyPjIwMTI8L1llYXI+PFJl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MYW5kaTwvQXV0aG9yPjxZZWFyPjIwMTI8L1llYXI+PFJl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0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B082AF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364E26D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04F5F3D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00599B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87 (1.57, 9.5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1E743F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59BBE68F" w14:textId="77777777" w:rsidTr="0095291C">
        <w:trPr>
          <w:trHeight w:val="403"/>
        </w:trPr>
        <w:tc>
          <w:tcPr>
            <w:tcW w:w="218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16702384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F3F7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F02A12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14:paraId="32EC543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67AB0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19 (1.17, 8.66) </w:t>
            </w:r>
          </w:p>
        </w:tc>
        <w:tc>
          <w:tcPr>
            <w:tcW w:w="52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91EB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190B3EBA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888EFDE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866CB0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7A887C6C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11A3F1B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6F3E30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44 (1.01, 5.99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5592C7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BVD, OA, COPD</w:t>
            </w:r>
          </w:p>
        </w:tc>
      </w:tr>
      <w:tr w:rsidR="00205CEB" w:rsidRPr="002C0CCE" w14:paraId="72250512" w14:textId="77777777" w:rsidTr="0095291C">
        <w:trPr>
          <w:trHeight w:val="403"/>
        </w:trPr>
        <w:tc>
          <w:tcPr>
            <w:tcW w:w="2188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5F721E37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7FE0A1C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27D69DC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14:paraId="6F6EB6D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568A1F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34 (1.04, 5.24) </w:t>
            </w:r>
          </w:p>
        </w:tc>
        <w:tc>
          <w:tcPr>
            <w:tcW w:w="5244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1A19FDA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CBVD, OA, COPD, ADL impairment, BMI</w:t>
            </w:r>
          </w:p>
        </w:tc>
      </w:tr>
      <w:tr w:rsidR="00205CEB" w:rsidRPr="002C0CCE" w14:paraId="063817D9" w14:textId="77777777" w:rsidTr="00215F2E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11408B1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Saka, 2016 </w:t>
            </w:r>
            <w:r w:rsidRPr="002C0CCE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aka&lt;/Author&gt;&lt;Year&gt;2016&lt;/Year&gt;&lt;RecNum&gt;96642&lt;/RecNum&gt;&lt;DisplayText&gt;[81]&lt;/DisplayText&gt;&lt;record&gt;&lt;rec-number&gt;96642&lt;/rec-number&gt;&lt;foreign-keys&gt;&lt;key app="EN" db-id="5vs2r5tz60dvthe0avpvazx1pv9asxt02pdr" timestamp="1596547585"&gt;96642&lt;/key&gt;&lt;/foreign-keys&gt;&lt;ref-type name="Journal Article"&gt;17&lt;/ref-type&gt;&lt;contributors&gt;&lt;authors&gt;&lt;author&gt;Saka, B.&lt;/author&gt;&lt;author&gt;Ozkaya, H.&lt;/author&gt;&lt;author&gt;Karisik, E.&lt;/author&gt;&lt;author&gt;Akin, S.&lt;/author&gt;&lt;author&gt;Akpinar, T. S.&lt;/author&gt;&lt;author&gt;Tufan, F.&lt;/author&gt;&lt;author&gt;Bahat, G.&lt;/author&gt;&lt;author&gt;Dogan, H.&lt;/author&gt;&lt;author&gt;Horasan, Z.&lt;/author&gt;&lt;author&gt;Cesur, K.&lt;/author&gt;&lt;author&gt;Erten, N.&lt;/author&gt;&lt;author&gt;Karan, M. A.&lt;/author&gt;&lt;/authors&gt;&lt;/contributors&gt;&lt;titles&gt;&lt;title&gt;Malnutrition and sarcopenia are associated with increased mortality rate in nursing home residents: A prospective study&lt;/title&gt;&lt;secondary-title&gt;European geriatric medicine&lt;/secondary-title&gt;&lt;alt-title&gt;European geriatric medicine&lt;/alt-title&gt;&lt;/titles&gt;&lt;periodical&gt;&lt;full-title&gt;European geriatric medicine&lt;/full-title&gt;&lt;abbr-1&gt;Eur Geriatr Med&lt;/abbr-1&gt;&lt;/periodical&gt;&lt;alt-periodical&gt;&lt;full-title&gt;European geriatric medicine&lt;/full-title&gt;&lt;abbr-1&gt;Eur Geriatr Med&lt;/abbr-1&gt;&lt;/alt-periodical&gt;&lt;pages&gt;232-238&lt;/pages&gt;&lt;volume&gt;7&lt;/volume&gt;&lt;number&gt;3&lt;/number&gt;&lt;dates&gt;&lt;year&gt;2016&lt;/year&gt;&lt;pub-dates&gt;&lt;date&gt;2016&lt;/date&gt;&lt;/pub-dates&gt;&lt;/dates&gt;&lt;accession-num&gt;607680454&lt;/accession-num&gt;&lt;urls&gt;&lt;related-urls&gt;&lt;url&gt;https://ezp.lib.unimelb.edu.au/login?url=http://ovidsp.ovid.com/ovidweb.cgi?T=JS&amp;amp;CSC=Y&amp;amp;NEWS=N&amp;amp;PAGE=fulltext&amp;amp;D=emed17&amp;amp;AN=607680454&lt;/url&gt;&lt;/related-urls&gt;&lt;/urls&gt;&lt;/record&gt;&lt;/Cite&gt;&lt;/EndNote&gt;</w:instrText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1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7424951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EWGSOP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A78AC36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42735C13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O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5EA0112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2.97</w:t>
            </w:r>
            <w:r>
              <w:rPr>
                <w:vertAlign w:val="superscript"/>
                <w:lang w:val="en-GB"/>
              </w:rPr>
              <w:t>i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DBFE81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4A88619D" w14:textId="77777777" w:rsidTr="00160E6F">
        <w:trPr>
          <w:trHeight w:val="403"/>
        </w:trPr>
        <w:tc>
          <w:tcPr>
            <w:tcW w:w="2188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30F7909D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Yalcin, 2017 </w:t>
            </w:r>
            <w:r w:rsidRPr="002C0CCE">
              <w:rPr>
                <w:lang w:val="en-GB"/>
              </w:rPr>
              <w:fldChar w:fldCharType="begin">
                <w:fldData xml:space="preserve">PEVuZE5vdGU+PENpdGU+PEF1dGhvcj5ZYWxjaW48L0F1dGhvcj48WWVhcj4yMDE3PC9ZZWFyPjxS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ZYWxjaW48L0F1dGhvcj48WWVhcj4yMDE3PC9ZZWFyPjxS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2C0CCE">
              <w:rPr>
                <w:lang w:val="en-GB"/>
              </w:rPr>
            </w:r>
            <w:r w:rsidRPr="002C0CCE"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[83]</w:t>
            </w:r>
            <w:r w:rsidRPr="002C0CCE">
              <w:rPr>
                <w:lang w:val="en-GB"/>
              </w:rPr>
              <w:fldChar w:fldCharType="end"/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24739407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EWGSOP 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102A4D7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Model 1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14:paraId="5D7A8CD8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right w:val="nil"/>
            </w:tcBorders>
            <w:shd w:val="clear" w:color="auto" w:fill="auto"/>
            <w:hideMark/>
          </w:tcPr>
          <w:p w14:paraId="417A11E9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3.69 (1.85, 7.33) </w:t>
            </w:r>
          </w:p>
        </w:tc>
        <w:tc>
          <w:tcPr>
            <w:tcW w:w="524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030DFBFA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Crude</w:t>
            </w:r>
          </w:p>
        </w:tc>
      </w:tr>
      <w:tr w:rsidR="00205CEB" w:rsidRPr="002C0CCE" w14:paraId="334FBCD8" w14:textId="77777777" w:rsidTr="00160E6F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D159BED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710BC669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BC798F6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2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63440815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43F6EB11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63 (1.22, 5.65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72A4B20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</w:t>
            </w:r>
          </w:p>
        </w:tc>
      </w:tr>
      <w:tr w:rsidR="00205CEB" w:rsidRPr="002C0CCE" w14:paraId="6F8FB13E" w14:textId="77777777" w:rsidTr="00160E6F">
        <w:trPr>
          <w:trHeight w:val="403"/>
        </w:trPr>
        <w:tc>
          <w:tcPr>
            <w:tcW w:w="2188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150C8AC1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1D33D140" w14:textId="77777777" w:rsidR="00205CEB" w:rsidRPr="002C0CCE" w:rsidRDefault="00205CEB" w:rsidP="00205CEB">
            <w:pPr>
              <w:rPr>
                <w:lang w:val="en-GB"/>
              </w:rPr>
            </w:pPr>
          </w:p>
        </w:tc>
        <w:tc>
          <w:tcPr>
            <w:tcW w:w="992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67EF547F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3</w:t>
            </w:r>
          </w:p>
        </w:tc>
        <w:tc>
          <w:tcPr>
            <w:tcW w:w="567" w:type="dxa"/>
            <w:tcBorders>
              <w:top w:val="single" w:sz="2" w:space="0" w:color="000000"/>
              <w:left w:val="nil"/>
              <w:right w:val="nil"/>
            </w:tcBorders>
          </w:tcPr>
          <w:p w14:paraId="63897A94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noWrap/>
            <w:hideMark/>
          </w:tcPr>
          <w:p w14:paraId="2C3075E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96 (1.35, 6.50) </w:t>
            </w:r>
          </w:p>
        </w:tc>
        <w:tc>
          <w:tcPr>
            <w:tcW w:w="5244" w:type="dxa"/>
            <w:tcBorders>
              <w:top w:val="single" w:sz="2" w:space="0" w:color="000000"/>
              <w:left w:val="nil"/>
              <w:right w:val="nil"/>
            </w:tcBorders>
            <w:shd w:val="clear" w:color="auto" w:fill="auto"/>
            <w:hideMark/>
          </w:tcPr>
          <w:p w14:paraId="5A28F018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Age, sex, DM, COPD, dementia, CBVD, OA, ADL, MMSE, BMI </w:t>
            </w:r>
          </w:p>
        </w:tc>
      </w:tr>
      <w:tr w:rsidR="00205CEB" w:rsidRPr="002C0CCE" w14:paraId="03660037" w14:textId="77777777" w:rsidTr="00160E6F">
        <w:trPr>
          <w:trHeight w:val="403"/>
        </w:trPr>
        <w:tc>
          <w:tcPr>
            <w:tcW w:w="2188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68F8045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 </w:t>
            </w:r>
          </w:p>
        </w:tc>
        <w:tc>
          <w:tcPr>
            <w:tcW w:w="1276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7A38D4DE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 </w:t>
            </w:r>
          </w:p>
        </w:tc>
        <w:tc>
          <w:tcPr>
            <w:tcW w:w="992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714B47F3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Model </w:t>
            </w:r>
            <w:r>
              <w:rPr>
                <w:lang w:val="en-GB"/>
              </w:rPr>
              <w:t>4</w:t>
            </w:r>
          </w:p>
        </w:tc>
        <w:tc>
          <w:tcPr>
            <w:tcW w:w="567" w:type="dxa"/>
            <w:tcBorders>
              <w:left w:val="nil"/>
              <w:bottom w:val="single" w:sz="18" w:space="0" w:color="000000"/>
              <w:right w:val="nil"/>
            </w:tcBorders>
          </w:tcPr>
          <w:p w14:paraId="7014267E" w14:textId="77777777" w:rsidR="00205CEB" w:rsidRPr="002C0CCE" w:rsidRDefault="00205CEB" w:rsidP="00205CEB">
            <w:pPr>
              <w:rPr>
                <w:lang w:val="en-GB"/>
              </w:rPr>
            </w:pPr>
            <w:r>
              <w:rPr>
                <w:lang w:val="en-GB"/>
              </w:rPr>
              <w:t>HR</w:t>
            </w:r>
          </w:p>
        </w:tc>
        <w:tc>
          <w:tcPr>
            <w:tcW w:w="2127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hideMark/>
          </w:tcPr>
          <w:p w14:paraId="50159B4B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 xml:space="preserve">2.04 (0.85, 4.90) </w:t>
            </w:r>
          </w:p>
        </w:tc>
        <w:tc>
          <w:tcPr>
            <w:tcW w:w="5244" w:type="dxa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  <w:hideMark/>
          </w:tcPr>
          <w:p w14:paraId="67F37F42" w14:textId="77777777" w:rsidR="00205CEB" w:rsidRPr="002C0CCE" w:rsidRDefault="00205CEB" w:rsidP="00205CEB">
            <w:pPr>
              <w:rPr>
                <w:lang w:val="en-GB"/>
              </w:rPr>
            </w:pPr>
            <w:r w:rsidRPr="002C0CCE">
              <w:rPr>
                <w:lang w:val="en-GB"/>
              </w:rPr>
              <w:t>Age, sex, DM COPD, dementia, CBVD, OA, ADL, MMSE, BMI, MNA score</w:t>
            </w:r>
          </w:p>
        </w:tc>
      </w:tr>
    </w:tbl>
    <w:p w14:paraId="26FF734E" w14:textId="5D0BA1F9" w:rsidR="00215F2E" w:rsidRPr="00E85620" w:rsidRDefault="00215F2E" w:rsidP="00E85620">
      <w:pPr>
        <w:spacing w:line="480" w:lineRule="auto"/>
        <w:ind w:left="142" w:right="-74"/>
        <w:rPr>
          <w:lang w:val="en-GB"/>
        </w:rPr>
      </w:pPr>
      <w:r w:rsidRPr="003E5AC1">
        <w:rPr>
          <w:lang w:val="en-GB"/>
        </w:rPr>
        <w:t>ADL:</w:t>
      </w:r>
      <w:r w:rsidRPr="006D2A08">
        <w:rPr>
          <w:lang w:val="en-GB"/>
        </w:rPr>
        <w:t xml:space="preserve"> activities of daily living, </w:t>
      </w:r>
      <w:r w:rsidRPr="003E5AC1">
        <w:rPr>
          <w:lang w:val="en-GB"/>
        </w:rPr>
        <w:t>AWGS:</w:t>
      </w:r>
      <w:r w:rsidRPr="006D2A08">
        <w:rPr>
          <w:lang w:val="en-GB"/>
        </w:rPr>
        <w:t xml:space="preserve"> Asian Working Group for Sarcopenia, </w:t>
      </w:r>
      <w:r w:rsidRPr="003E5AC1">
        <w:rPr>
          <w:lang w:val="en-GB"/>
        </w:rPr>
        <w:t>BMI:</w:t>
      </w:r>
      <w:r w:rsidRPr="006D2A08">
        <w:rPr>
          <w:lang w:val="en-GB"/>
        </w:rPr>
        <w:t xml:space="preserve"> body mass index, </w:t>
      </w:r>
      <w:r w:rsidRPr="003E5AC1">
        <w:rPr>
          <w:lang w:val="en-GB"/>
        </w:rPr>
        <w:t>CBVD:</w:t>
      </w:r>
      <w:r w:rsidRPr="006D2A08">
        <w:rPr>
          <w:lang w:val="en-GB"/>
        </w:rPr>
        <w:t xml:space="preserve"> cerebrovascular disease, </w:t>
      </w:r>
      <w:r w:rsidRPr="003E5AC1">
        <w:rPr>
          <w:lang w:val="en-GB"/>
        </w:rPr>
        <w:t>CC:</w:t>
      </w:r>
      <w:r w:rsidRPr="006D2A08">
        <w:rPr>
          <w:lang w:val="en-GB"/>
        </w:rPr>
        <w:t xml:space="preserve"> cancer cachexia, </w:t>
      </w:r>
      <w:r w:rsidRPr="003E5AC1">
        <w:rPr>
          <w:lang w:val="en-GB"/>
        </w:rPr>
        <w:t>Cr:</w:t>
      </w:r>
      <w:r w:rsidRPr="006D2A08">
        <w:rPr>
          <w:lang w:val="en-GB"/>
        </w:rPr>
        <w:t xml:space="preserve"> creatinine, </w:t>
      </w:r>
      <w:r w:rsidRPr="003E5AC1">
        <w:rPr>
          <w:lang w:val="en-GB"/>
        </w:rPr>
        <w:t>CRP:</w:t>
      </w:r>
      <w:r w:rsidRPr="006D2A08">
        <w:rPr>
          <w:lang w:val="en-GB"/>
        </w:rPr>
        <w:t xml:space="preserve"> c-reactive protein, </w:t>
      </w:r>
      <w:r w:rsidRPr="003E5AC1">
        <w:rPr>
          <w:lang w:val="en-GB"/>
        </w:rPr>
        <w:t>CVD:</w:t>
      </w:r>
      <w:r w:rsidRPr="006D2A08">
        <w:rPr>
          <w:lang w:val="en-GB"/>
        </w:rPr>
        <w:t xml:space="preserve"> cardiovascular disease, </w:t>
      </w:r>
      <w:r w:rsidRPr="003E5AC1">
        <w:rPr>
          <w:lang w:val="en-GB"/>
        </w:rPr>
        <w:t>DM:</w:t>
      </w:r>
      <w:r w:rsidRPr="006D2A08">
        <w:rPr>
          <w:lang w:val="en-GB"/>
        </w:rPr>
        <w:t xml:space="preserve"> diabetes mellitus, </w:t>
      </w:r>
      <w:r w:rsidRPr="003E5AC1">
        <w:rPr>
          <w:lang w:val="en-GB"/>
        </w:rPr>
        <w:t>EWGSOP:</w:t>
      </w:r>
      <w:r w:rsidRPr="006D2A08">
        <w:rPr>
          <w:lang w:val="en-GB"/>
        </w:rPr>
        <w:t xml:space="preserve"> European Working Group on Sarcopenia in Older People 2010, </w:t>
      </w:r>
      <w:r w:rsidRPr="003E5AC1">
        <w:rPr>
          <w:lang w:val="en-GB"/>
        </w:rPr>
        <w:t>EWGSOP2:</w:t>
      </w:r>
      <w:r w:rsidRPr="006D2A08">
        <w:rPr>
          <w:lang w:val="en-GB"/>
        </w:rPr>
        <w:t xml:space="preserve"> European Working Group on Sarcopenia in Older People 2018, </w:t>
      </w:r>
      <w:r w:rsidRPr="003E5AC1">
        <w:rPr>
          <w:lang w:val="en-GB"/>
        </w:rPr>
        <w:t>F:</w:t>
      </w:r>
      <w:r w:rsidRPr="006D2A08">
        <w:rPr>
          <w:lang w:val="en-GB"/>
        </w:rPr>
        <w:t xml:space="preserve"> female, </w:t>
      </w:r>
      <w:r w:rsidRPr="003E5AC1">
        <w:rPr>
          <w:lang w:val="en-GB"/>
        </w:rPr>
        <w:t>FNIH:</w:t>
      </w:r>
      <w:r w:rsidRPr="006D2A08">
        <w:rPr>
          <w:lang w:val="en-GB"/>
        </w:rPr>
        <w:t xml:space="preserve"> Foundation for the National Institutes of Health, </w:t>
      </w:r>
      <w:r w:rsidRPr="003E5AC1">
        <w:rPr>
          <w:lang w:val="en-GB"/>
        </w:rPr>
        <w:t>GDS:</w:t>
      </w:r>
      <w:r w:rsidRPr="006D2A08">
        <w:rPr>
          <w:lang w:val="en-GB"/>
        </w:rPr>
        <w:t xml:space="preserve"> geriatric depression scale, </w:t>
      </w:r>
      <w:r w:rsidRPr="003E5AC1">
        <w:rPr>
          <w:lang w:val="en-GB"/>
        </w:rPr>
        <w:t>Hb:</w:t>
      </w:r>
      <w:r w:rsidRPr="006D2A08">
        <w:rPr>
          <w:lang w:val="en-GB"/>
        </w:rPr>
        <w:t xml:space="preserve"> hemoglobin, </w:t>
      </w:r>
      <w:r w:rsidRPr="003E5AC1">
        <w:rPr>
          <w:lang w:val="en-GB"/>
        </w:rPr>
        <w:t>HEI:</w:t>
      </w:r>
      <w:r w:rsidRPr="006D2A08">
        <w:rPr>
          <w:lang w:val="en-GB"/>
        </w:rPr>
        <w:t xml:space="preserve"> healthy eating index, </w:t>
      </w:r>
      <w:r w:rsidRPr="003E5AC1">
        <w:rPr>
          <w:lang w:val="en-GB"/>
        </w:rPr>
        <w:t>HF:</w:t>
      </w:r>
      <w:r w:rsidRPr="006D2A08">
        <w:rPr>
          <w:lang w:val="en-GB"/>
        </w:rPr>
        <w:t xml:space="preserve"> heart failure, </w:t>
      </w:r>
      <w:r w:rsidRPr="003E5AC1">
        <w:rPr>
          <w:lang w:val="en-GB"/>
        </w:rPr>
        <w:t>HR:</w:t>
      </w:r>
      <w:r w:rsidRPr="006D2A08">
        <w:rPr>
          <w:lang w:val="en-GB"/>
        </w:rPr>
        <w:t xml:space="preserve"> hazard ratio, </w:t>
      </w:r>
      <w:r w:rsidRPr="003E5AC1">
        <w:rPr>
          <w:lang w:val="en-GB"/>
        </w:rPr>
        <w:t>IADL:</w:t>
      </w:r>
      <w:r w:rsidRPr="006D2A08">
        <w:rPr>
          <w:lang w:val="en-GB"/>
        </w:rPr>
        <w:t xml:space="preserve"> instrumental activities of daily living, </w:t>
      </w:r>
      <w:r w:rsidRPr="003E5AC1">
        <w:rPr>
          <w:lang w:val="en-GB"/>
        </w:rPr>
        <w:t>IHD:</w:t>
      </w:r>
      <w:r w:rsidRPr="006D2A08">
        <w:rPr>
          <w:lang w:val="en-GB"/>
        </w:rPr>
        <w:t xml:space="preserve"> ischaemic heart disease, </w:t>
      </w:r>
      <w:r w:rsidRPr="003E5AC1">
        <w:rPr>
          <w:lang w:val="en-GB"/>
        </w:rPr>
        <w:t>IWGS:</w:t>
      </w:r>
      <w:r w:rsidRPr="006D2A08">
        <w:rPr>
          <w:lang w:val="en-GB"/>
        </w:rPr>
        <w:t xml:space="preserve"> International Working group for Sarcopenia, </w:t>
      </w:r>
      <w:r w:rsidRPr="003E5AC1">
        <w:rPr>
          <w:lang w:val="en-GB"/>
        </w:rPr>
        <w:t>Kt/V:</w:t>
      </w:r>
      <w:r w:rsidRPr="006D2A08">
        <w:rPr>
          <w:lang w:val="en-GB"/>
        </w:rPr>
        <w:t xml:space="preserve"> fractional urea clearance, </w:t>
      </w:r>
      <w:r w:rsidRPr="003E5AC1">
        <w:rPr>
          <w:lang w:val="en-GB"/>
        </w:rPr>
        <w:t>LT:</w:t>
      </w:r>
      <w:r w:rsidRPr="006D2A08">
        <w:rPr>
          <w:lang w:val="en-GB"/>
        </w:rPr>
        <w:t xml:space="preserve"> log transformed, </w:t>
      </w:r>
      <w:r w:rsidRPr="003E5AC1">
        <w:rPr>
          <w:lang w:val="en-GB"/>
        </w:rPr>
        <w:t>M:</w:t>
      </w:r>
      <w:r w:rsidRPr="006D2A08">
        <w:rPr>
          <w:lang w:val="en-GB"/>
        </w:rPr>
        <w:t xml:space="preserve"> male, </w:t>
      </w:r>
      <w:r w:rsidRPr="003E5AC1">
        <w:rPr>
          <w:lang w:val="en-GB"/>
        </w:rPr>
        <w:t>MNASF:</w:t>
      </w:r>
      <w:r w:rsidRPr="006D2A08">
        <w:rPr>
          <w:lang w:val="en-GB"/>
        </w:rPr>
        <w:t xml:space="preserve"> mini nutritional assessment short-form, </w:t>
      </w:r>
      <w:r w:rsidRPr="003E5AC1">
        <w:rPr>
          <w:lang w:val="en-GB"/>
        </w:rPr>
        <w:t>MrOs:</w:t>
      </w:r>
      <w:r w:rsidRPr="006D2A08">
        <w:rPr>
          <w:lang w:val="en-GB"/>
        </w:rPr>
        <w:t xml:space="preserve"> Men Study Sleep Study Ancillary Study, </w:t>
      </w:r>
      <w:r w:rsidRPr="003E5AC1">
        <w:rPr>
          <w:lang w:val="en-GB"/>
        </w:rPr>
        <w:t>NA:</w:t>
      </w:r>
      <w:r w:rsidRPr="006D2A08">
        <w:rPr>
          <w:lang w:val="en-GB"/>
        </w:rPr>
        <w:t xml:space="preserve"> not applicable, </w:t>
      </w:r>
      <w:r w:rsidRPr="003E5AC1">
        <w:rPr>
          <w:lang w:val="en-GB"/>
        </w:rPr>
        <w:t>nPCR:</w:t>
      </w:r>
      <w:r w:rsidRPr="006D2A08">
        <w:rPr>
          <w:lang w:val="en-GB"/>
        </w:rPr>
        <w:t xml:space="preserve"> normalized protein catabolic rate, </w:t>
      </w:r>
      <w:r w:rsidRPr="003E5AC1">
        <w:rPr>
          <w:lang w:val="en-GB"/>
        </w:rPr>
        <w:t>NR:</w:t>
      </w:r>
      <w:r w:rsidRPr="006D2A08">
        <w:rPr>
          <w:lang w:val="en-GB"/>
        </w:rPr>
        <w:t xml:space="preserve"> not reported, </w:t>
      </w:r>
      <w:r w:rsidRPr="003E5AC1">
        <w:rPr>
          <w:lang w:val="en-GB"/>
        </w:rPr>
        <w:t>OA:</w:t>
      </w:r>
      <w:r w:rsidRPr="006D2A08">
        <w:rPr>
          <w:lang w:val="en-GB"/>
        </w:rPr>
        <w:t xml:space="preserve"> osteoarthritis, </w:t>
      </w:r>
      <w:r w:rsidRPr="003E5AC1">
        <w:rPr>
          <w:lang w:val="en-GB"/>
        </w:rPr>
        <w:t>OR:</w:t>
      </w:r>
      <w:r w:rsidRPr="006D2A08">
        <w:rPr>
          <w:lang w:val="en-GB"/>
        </w:rPr>
        <w:t xml:space="preserve"> odds ratio, </w:t>
      </w:r>
      <w:r w:rsidRPr="003E5AC1">
        <w:rPr>
          <w:lang w:val="en-GB"/>
        </w:rPr>
        <w:t>PAH:</w:t>
      </w:r>
      <w:r w:rsidRPr="006D2A08">
        <w:rPr>
          <w:lang w:val="en-GB"/>
        </w:rPr>
        <w:t xml:space="preserve"> pulmonary arterial hypertension, </w:t>
      </w:r>
      <w:r w:rsidRPr="003E5AC1">
        <w:rPr>
          <w:lang w:val="en-GB"/>
        </w:rPr>
        <w:t>SBP:</w:t>
      </w:r>
      <w:r w:rsidRPr="006D2A08">
        <w:rPr>
          <w:lang w:val="en-GB"/>
        </w:rPr>
        <w:t xml:space="preserve"> systolic blood pressure, </w:t>
      </w:r>
      <w:r w:rsidRPr="003E5AC1">
        <w:rPr>
          <w:lang w:val="en-GB"/>
        </w:rPr>
        <w:t>SFI:</w:t>
      </w:r>
      <w:r w:rsidRPr="006D2A08">
        <w:rPr>
          <w:lang w:val="en-GB"/>
        </w:rPr>
        <w:t xml:space="preserve"> share frailty instrument, </w:t>
      </w:r>
      <w:r w:rsidRPr="003E5AC1">
        <w:rPr>
          <w:lang w:val="en-GB"/>
        </w:rPr>
        <w:t>SPMSQ:</w:t>
      </w:r>
      <w:r w:rsidRPr="006D2A08">
        <w:rPr>
          <w:lang w:val="en-GB"/>
        </w:rPr>
        <w:t xml:space="preserve"> short portable mental status questionnaire, </w:t>
      </w:r>
      <w:r w:rsidRPr="003E5AC1">
        <w:rPr>
          <w:lang w:val="en-GB"/>
        </w:rPr>
        <w:t>TC:</w:t>
      </w:r>
      <w:r w:rsidRPr="006D2A08">
        <w:rPr>
          <w:lang w:val="en-GB"/>
        </w:rPr>
        <w:t xml:space="preserve"> total cholesterol, </w:t>
      </w:r>
      <w:r w:rsidRPr="003E5AC1">
        <w:rPr>
          <w:lang w:val="en-GB"/>
        </w:rPr>
        <w:t>TI:</w:t>
      </w:r>
      <w:r w:rsidRPr="006D2A08">
        <w:rPr>
          <w:lang w:val="en-GB"/>
        </w:rPr>
        <w:t xml:space="preserve"> tilburg indicator, </w:t>
      </w:r>
      <w:r w:rsidRPr="003E5AC1">
        <w:rPr>
          <w:lang w:val="en-GB"/>
        </w:rPr>
        <w:t>TT:</w:t>
      </w:r>
      <w:r w:rsidRPr="006D2A08">
        <w:rPr>
          <w:lang w:val="en-GB"/>
        </w:rPr>
        <w:t xml:space="preserve"> tinetti test, </w:t>
      </w:r>
      <w:r w:rsidRPr="003E5AC1">
        <w:rPr>
          <w:lang w:val="en-GB"/>
        </w:rPr>
        <w:t xml:space="preserve">UI: </w:t>
      </w:r>
      <w:r w:rsidRPr="006D2A08">
        <w:rPr>
          <w:lang w:val="en-GB"/>
        </w:rPr>
        <w:t xml:space="preserve">urinary incontinence, </w:t>
      </w:r>
      <w:r w:rsidRPr="003E5AC1">
        <w:rPr>
          <w:lang w:val="en-GB"/>
        </w:rPr>
        <w:t xml:space="preserve">WC: </w:t>
      </w:r>
      <w:r w:rsidRPr="006D2A08">
        <w:rPr>
          <w:lang w:val="en-GB"/>
        </w:rPr>
        <w:t xml:space="preserve">waist circumference, </w:t>
      </w:r>
      <w:r w:rsidRPr="003E5AC1">
        <w:rPr>
          <w:lang w:val="en-GB"/>
        </w:rPr>
        <w:t>y:</w:t>
      </w:r>
      <w:r w:rsidRPr="006D2A08">
        <w:rPr>
          <w:lang w:val="en-GB"/>
        </w:rPr>
        <w:t xml:space="preserve"> year, </w:t>
      </w:r>
      <w:r w:rsidRPr="006D2A08">
        <w:rPr>
          <w:vertAlign w:val="superscript"/>
          <w:lang w:val="en-GB"/>
        </w:rPr>
        <w:t>a</w:t>
      </w:r>
      <w:r w:rsidRPr="006D2A08">
        <w:rPr>
          <w:lang w:val="en-GB"/>
        </w:rPr>
        <w:t xml:space="preserve">probable sarcopenia, </w:t>
      </w:r>
      <w:r w:rsidRPr="006D2A08">
        <w:rPr>
          <w:vertAlign w:val="superscript"/>
          <w:lang w:val="en-GB"/>
        </w:rPr>
        <w:t>b</w:t>
      </w:r>
      <w:r w:rsidRPr="006D2A08">
        <w:rPr>
          <w:lang w:val="en-GB"/>
        </w:rPr>
        <w:t xml:space="preserve">Men Study Sleep Study Ancillary Study (MrOs), </w:t>
      </w:r>
      <w:r w:rsidRPr="006D2A08">
        <w:rPr>
          <w:vertAlign w:val="superscript"/>
          <w:lang w:val="en-GB"/>
        </w:rPr>
        <w:t>c</w:t>
      </w:r>
      <w:r w:rsidRPr="006D2A08">
        <w:rPr>
          <w:lang w:val="en-GB"/>
        </w:rPr>
        <w:t xml:space="preserve">Health Aging and Body Composition Study (Health ABC), </w:t>
      </w:r>
      <w:r w:rsidRPr="006D2A08">
        <w:rPr>
          <w:vertAlign w:val="superscript"/>
          <w:lang w:val="en-GB"/>
        </w:rPr>
        <w:t>d</w:t>
      </w:r>
      <w:r w:rsidRPr="006D2A08">
        <w:rPr>
          <w:lang w:val="en-GB"/>
        </w:rPr>
        <w:t xml:space="preserve">Study of Osteoporotic Fractures Original (SOF Whites), </w:t>
      </w:r>
      <w:r w:rsidRPr="006D2A08">
        <w:rPr>
          <w:vertAlign w:val="superscript"/>
          <w:lang w:val="en-GB"/>
        </w:rPr>
        <w:t>e</w:t>
      </w:r>
      <w:r w:rsidRPr="006D2A08">
        <w:rPr>
          <w:lang w:val="en-GB"/>
        </w:rPr>
        <w:t xml:space="preserve">Study of Osteoporotic Fractures African American cohorts (SOF African American), </w:t>
      </w:r>
      <w:r w:rsidRPr="006D2A08">
        <w:rPr>
          <w:vertAlign w:val="superscript"/>
          <w:lang w:val="en-GB"/>
        </w:rPr>
        <w:t>f</w:t>
      </w:r>
      <w:r w:rsidRPr="006D2A08">
        <w:rPr>
          <w:lang w:val="en-GB"/>
        </w:rPr>
        <w:t xml:space="preserve">Framingham Study Offspring cohort (Framingham), </w:t>
      </w:r>
      <w:r w:rsidRPr="006D2A08">
        <w:rPr>
          <w:vertAlign w:val="superscript"/>
          <w:lang w:val="en-GB"/>
        </w:rPr>
        <w:t>g</w:t>
      </w:r>
      <w:r w:rsidRPr="006D2A08">
        <w:rPr>
          <w:lang w:val="en-GB"/>
        </w:rPr>
        <w:t xml:space="preserve">5 year follow up, </w:t>
      </w:r>
      <w:r w:rsidRPr="006D2A08">
        <w:rPr>
          <w:vertAlign w:val="superscript"/>
          <w:lang w:val="en-GB"/>
        </w:rPr>
        <w:t>h</w:t>
      </w:r>
      <w:r w:rsidRPr="006D2A08">
        <w:rPr>
          <w:lang w:val="en-GB"/>
        </w:rPr>
        <w:t xml:space="preserve">9.5 year follow up, </w:t>
      </w:r>
      <w:r w:rsidRPr="006D2A08">
        <w:rPr>
          <w:vertAlign w:val="superscript"/>
          <w:lang w:val="en-GB"/>
        </w:rPr>
        <w:t>i</w:t>
      </w:r>
      <w:r w:rsidRPr="006D2A08">
        <w:rPr>
          <w:lang w:val="en-GB"/>
        </w:rPr>
        <w:t>calculated by 2-by-2 table,</w:t>
      </w:r>
      <w:r w:rsidRPr="006D2A08">
        <w:rPr>
          <w:vertAlign w:val="superscript"/>
          <w:lang w:val="en-GB"/>
        </w:rPr>
        <w:t xml:space="preserve"> j</w:t>
      </w:r>
      <w:r w:rsidRPr="006D2A08">
        <w:rPr>
          <w:lang w:val="en-GB"/>
        </w:rPr>
        <w:t xml:space="preserve">sarcopenia with a risk of malnutrition, </w:t>
      </w:r>
      <w:r w:rsidRPr="006D2A08">
        <w:rPr>
          <w:vertAlign w:val="superscript"/>
          <w:lang w:val="en-GB"/>
        </w:rPr>
        <w:t>k</w:t>
      </w:r>
      <w:r w:rsidRPr="006D2A08">
        <w:rPr>
          <w:lang w:val="en-GB"/>
        </w:rPr>
        <w:t xml:space="preserve">sarcopenia with normal nutrition, </w:t>
      </w:r>
      <w:r w:rsidRPr="006D2A08">
        <w:rPr>
          <w:vertAlign w:val="superscript"/>
          <w:lang w:val="en-GB"/>
        </w:rPr>
        <w:t>l</w:t>
      </w:r>
      <w:r w:rsidRPr="006D2A08">
        <w:rPr>
          <w:lang w:val="en-GB"/>
        </w:rPr>
        <w:t xml:space="preserve">malnutrition-sarcopenia syndrome, </w:t>
      </w:r>
      <w:r w:rsidRPr="006D2A08">
        <w:rPr>
          <w:vertAlign w:val="superscript"/>
          <w:lang w:val="en-GB"/>
        </w:rPr>
        <w:t>m</w:t>
      </w:r>
      <w:r w:rsidRPr="006D2A08">
        <w:rPr>
          <w:lang w:val="en-GB"/>
        </w:rPr>
        <w:t>osteosarcopenia,</w:t>
      </w:r>
      <w:r w:rsidRPr="006D2A08">
        <w:rPr>
          <w:vertAlign w:val="superscript"/>
          <w:lang w:val="en-GB"/>
        </w:rPr>
        <w:t xml:space="preserve"> n</w:t>
      </w:r>
      <w:r w:rsidRPr="006D2A08">
        <w:rPr>
          <w:lang w:val="en-GB"/>
        </w:rPr>
        <w:t>article included outpatients and inpatients</w:t>
      </w:r>
    </w:p>
    <w:sectPr w:rsidR="00215F2E" w:rsidRPr="00E85620" w:rsidSect="00215F2E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E25EB4"/>
    <w:multiLevelType w:val="hybridMultilevel"/>
    <w:tmpl w:val="F4C8615A"/>
    <w:lvl w:ilvl="0" w:tplc="AED0D72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992CD6"/>
    <w:multiLevelType w:val="hybridMultilevel"/>
    <w:tmpl w:val="E43670FE"/>
    <w:lvl w:ilvl="0" w:tplc="699AD786">
      <w:start w:val="12"/>
      <w:numFmt w:val="decimal"/>
      <w:lvlText w:val="(%1)"/>
      <w:lvlJc w:val="left"/>
      <w:pPr>
        <w:ind w:left="1100" w:hanging="38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F1549A9"/>
    <w:multiLevelType w:val="hybridMultilevel"/>
    <w:tmpl w:val="283AB78A"/>
    <w:lvl w:ilvl="0" w:tplc="E1D65946">
      <w:start w:val="6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1D2EA3"/>
    <w:multiLevelType w:val="hybridMultilevel"/>
    <w:tmpl w:val="F2E01472"/>
    <w:lvl w:ilvl="0" w:tplc="334C460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768136E"/>
    <w:multiLevelType w:val="hybridMultilevel"/>
    <w:tmpl w:val="4798035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B5619C"/>
    <w:multiLevelType w:val="hybridMultilevel"/>
    <w:tmpl w:val="B0B22E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ADB4FEE"/>
    <w:multiLevelType w:val="hybridMultilevel"/>
    <w:tmpl w:val="FF88CF3C"/>
    <w:lvl w:ilvl="0" w:tplc="F8BC0368">
      <w:start w:val="12"/>
      <w:numFmt w:val="decimal"/>
      <w:lvlText w:val="(%1)"/>
      <w:lvlJc w:val="left"/>
      <w:pPr>
        <w:ind w:left="740" w:hanging="38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610F59"/>
    <w:multiLevelType w:val="hybridMultilevel"/>
    <w:tmpl w:val="B65A4B8E"/>
    <w:lvl w:ilvl="0" w:tplc="0809000B">
      <w:start w:val="200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91D538A"/>
    <w:multiLevelType w:val="multilevel"/>
    <w:tmpl w:val="1C2061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5"/>
  </w:num>
  <w:num w:numId="5">
    <w:abstractNumId w:val="4"/>
  </w:num>
  <w:num w:numId="6">
    <w:abstractNumId w:val="7"/>
  </w:num>
  <w:num w:numId="7">
    <w:abstractNumId w:val="0"/>
  </w:num>
  <w:num w:numId="8">
    <w:abstractNumId w:val="2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5F2E"/>
    <w:rsid w:val="001209AB"/>
    <w:rsid w:val="00120D69"/>
    <w:rsid w:val="0013234D"/>
    <w:rsid w:val="00160E6F"/>
    <w:rsid w:val="002007F8"/>
    <w:rsid w:val="00200B86"/>
    <w:rsid w:val="00205CEB"/>
    <w:rsid w:val="00215F2E"/>
    <w:rsid w:val="002935A0"/>
    <w:rsid w:val="002E0361"/>
    <w:rsid w:val="00386BB5"/>
    <w:rsid w:val="003B6389"/>
    <w:rsid w:val="003C0DD6"/>
    <w:rsid w:val="00406F1C"/>
    <w:rsid w:val="00464373"/>
    <w:rsid w:val="00477EDF"/>
    <w:rsid w:val="005030DB"/>
    <w:rsid w:val="00535FF3"/>
    <w:rsid w:val="00566426"/>
    <w:rsid w:val="005C627E"/>
    <w:rsid w:val="005D3FA0"/>
    <w:rsid w:val="0060036E"/>
    <w:rsid w:val="0060281B"/>
    <w:rsid w:val="0061586B"/>
    <w:rsid w:val="00634850"/>
    <w:rsid w:val="006B17F8"/>
    <w:rsid w:val="006C360C"/>
    <w:rsid w:val="007575DF"/>
    <w:rsid w:val="008564AF"/>
    <w:rsid w:val="00881CD6"/>
    <w:rsid w:val="00895E27"/>
    <w:rsid w:val="008A04B7"/>
    <w:rsid w:val="008F72B8"/>
    <w:rsid w:val="00930758"/>
    <w:rsid w:val="009D1718"/>
    <w:rsid w:val="009E6746"/>
    <w:rsid w:val="00A07F9E"/>
    <w:rsid w:val="00A25E13"/>
    <w:rsid w:val="00A2743D"/>
    <w:rsid w:val="00A8498A"/>
    <w:rsid w:val="00B111C1"/>
    <w:rsid w:val="00B44291"/>
    <w:rsid w:val="00BF24C4"/>
    <w:rsid w:val="00DE11C1"/>
    <w:rsid w:val="00E0405A"/>
    <w:rsid w:val="00E35B1E"/>
    <w:rsid w:val="00E546E9"/>
    <w:rsid w:val="00E85620"/>
    <w:rsid w:val="00F07243"/>
    <w:rsid w:val="00FA6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D9081AF"/>
  <w15:chartTrackingRefBased/>
  <w15:docId w15:val="{37DBBD57-8F44-A647-B8D5-EBE2403924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5F2E"/>
  </w:style>
  <w:style w:type="paragraph" w:styleId="Heading1">
    <w:name w:val="heading 1"/>
    <w:basedOn w:val="Normal"/>
    <w:next w:val="Normal"/>
    <w:link w:val="Heading1Char"/>
    <w:uiPriority w:val="9"/>
    <w:qFormat/>
    <w:rsid w:val="00215F2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215F2E"/>
    <w:pPr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5F2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215F2E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character" w:styleId="Hyperlink">
    <w:name w:val="Hyperlink"/>
    <w:basedOn w:val="DefaultParagraphFont"/>
    <w:uiPriority w:val="99"/>
    <w:unhideWhenUsed/>
    <w:rsid w:val="00215F2E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215F2E"/>
    <w:rPr>
      <w:sz w:val="22"/>
      <w:szCs w:val="22"/>
      <w:lang w:eastAsia="ko-KR"/>
    </w:rPr>
  </w:style>
  <w:style w:type="character" w:customStyle="1" w:styleId="NoSpacingChar">
    <w:name w:val="No Spacing Char"/>
    <w:basedOn w:val="DefaultParagraphFont"/>
    <w:link w:val="NoSpacing"/>
    <w:uiPriority w:val="1"/>
    <w:rsid w:val="00215F2E"/>
    <w:rPr>
      <w:sz w:val="22"/>
      <w:szCs w:val="22"/>
      <w:lang w:eastAsia="ko-KR"/>
    </w:rPr>
  </w:style>
  <w:style w:type="paragraph" w:styleId="ListParagraph">
    <w:name w:val="List Paragraph"/>
    <w:basedOn w:val="Normal"/>
    <w:uiPriority w:val="34"/>
    <w:qFormat/>
    <w:rsid w:val="00215F2E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215F2E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215F2E"/>
    <w:rPr>
      <w:rFonts w:ascii="Times New Roman" w:hAnsi="Times New Roman" w:cs="Times New Roma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15F2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15F2E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15F2E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5F2E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5F2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5F2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215F2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215F2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5F2E"/>
  </w:style>
  <w:style w:type="paragraph" w:styleId="Footer">
    <w:name w:val="footer"/>
    <w:basedOn w:val="Normal"/>
    <w:link w:val="FooterChar"/>
    <w:uiPriority w:val="99"/>
    <w:unhideWhenUsed/>
    <w:rsid w:val="00215F2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5F2E"/>
  </w:style>
  <w:style w:type="character" w:styleId="LineNumber">
    <w:name w:val="line number"/>
    <w:basedOn w:val="DefaultParagraphFont"/>
    <w:uiPriority w:val="99"/>
    <w:semiHidden/>
    <w:unhideWhenUsed/>
    <w:rsid w:val="00215F2E"/>
  </w:style>
  <w:style w:type="character" w:styleId="PageNumber">
    <w:name w:val="page number"/>
    <w:basedOn w:val="DefaultParagraphFont"/>
    <w:uiPriority w:val="99"/>
    <w:semiHidden/>
    <w:unhideWhenUsed/>
    <w:rsid w:val="00215F2E"/>
  </w:style>
  <w:style w:type="character" w:styleId="CommentReference">
    <w:name w:val="annotation reference"/>
    <w:basedOn w:val="DefaultParagraphFont"/>
    <w:uiPriority w:val="99"/>
    <w:semiHidden/>
    <w:unhideWhenUsed/>
    <w:rsid w:val="00215F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15F2E"/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15F2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5F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5F2E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rpc711">
    <w:name w:val="_rpc_711"/>
    <w:basedOn w:val="DefaultParagraphFont"/>
    <w:rsid w:val="00215F2E"/>
    <w:rPr>
      <w:sz w:val="18"/>
      <w:szCs w:val="18"/>
    </w:rPr>
  </w:style>
  <w:style w:type="character" w:styleId="Strong">
    <w:name w:val="Strong"/>
    <w:basedOn w:val="DefaultParagraphFont"/>
    <w:uiPriority w:val="22"/>
    <w:qFormat/>
    <w:rsid w:val="00215F2E"/>
    <w:rPr>
      <w:b/>
      <w:bCs/>
    </w:rPr>
  </w:style>
  <w:style w:type="paragraph" w:styleId="Revision">
    <w:name w:val="Revision"/>
    <w:hidden/>
    <w:uiPriority w:val="99"/>
    <w:semiHidden/>
    <w:rsid w:val="00215F2E"/>
    <w:rPr>
      <w:rFonts w:ascii="Times New Roman" w:eastAsia="Times New Roman" w:hAnsi="Times New Roman" w:cs="Times New Roman"/>
    </w:rPr>
  </w:style>
  <w:style w:type="character" w:customStyle="1" w:styleId="period">
    <w:name w:val="period"/>
    <w:basedOn w:val="DefaultParagraphFont"/>
    <w:rsid w:val="00215F2E"/>
  </w:style>
  <w:style w:type="character" w:customStyle="1" w:styleId="cit">
    <w:name w:val="cit"/>
    <w:basedOn w:val="DefaultParagraphFont"/>
    <w:rsid w:val="00215F2E"/>
  </w:style>
  <w:style w:type="character" w:customStyle="1" w:styleId="citation-doi">
    <w:name w:val="citation-doi"/>
    <w:basedOn w:val="DefaultParagraphFont"/>
    <w:rsid w:val="00215F2E"/>
  </w:style>
  <w:style w:type="character" w:customStyle="1" w:styleId="secondary-date">
    <w:name w:val="secondary-date"/>
    <w:basedOn w:val="DefaultParagraphFont"/>
    <w:rsid w:val="00215F2E"/>
  </w:style>
  <w:style w:type="character" w:customStyle="1" w:styleId="authors-list-item">
    <w:name w:val="authors-list-item"/>
    <w:basedOn w:val="DefaultParagraphFont"/>
    <w:rsid w:val="00215F2E"/>
  </w:style>
  <w:style w:type="character" w:customStyle="1" w:styleId="author-sup-separator">
    <w:name w:val="author-sup-separator"/>
    <w:basedOn w:val="DefaultParagraphFont"/>
    <w:rsid w:val="00215F2E"/>
  </w:style>
  <w:style w:type="character" w:customStyle="1" w:styleId="comma">
    <w:name w:val="comma"/>
    <w:basedOn w:val="DefaultParagraphFont"/>
    <w:rsid w:val="00215F2E"/>
  </w:style>
  <w:style w:type="character" w:customStyle="1" w:styleId="docsum-authors">
    <w:name w:val="docsum-authors"/>
    <w:basedOn w:val="DefaultParagraphFont"/>
    <w:rsid w:val="00215F2E"/>
  </w:style>
  <w:style w:type="character" w:customStyle="1" w:styleId="docsum-journal-citation">
    <w:name w:val="docsum-journal-citation"/>
    <w:basedOn w:val="DefaultParagraphFont"/>
    <w:rsid w:val="00215F2E"/>
  </w:style>
  <w:style w:type="character" w:customStyle="1" w:styleId="citation-part">
    <w:name w:val="citation-part"/>
    <w:basedOn w:val="DefaultParagraphFont"/>
    <w:rsid w:val="00215F2E"/>
  </w:style>
  <w:style w:type="character" w:customStyle="1" w:styleId="docsum-pmid">
    <w:name w:val="docsum-pmid"/>
    <w:basedOn w:val="DefaultParagraphFont"/>
    <w:rsid w:val="00215F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5</Pages>
  <Words>6537</Words>
  <Characters>37263</Characters>
  <Application>Microsoft Office Word</Application>
  <DocSecurity>0</DocSecurity>
  <Lines>310</Lines>
  <Paragraphs>87</Paragraphs>
  <ScaleCrop>false</ScaleCrop>
  <Company/>
  <LinksUpToDate>false</LinksUpToDate>
  <CharactersWithSpaces>43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e Xu</dc:creator>
  <cp:keywords/>
  <dc:description/>
  <cp:lastModifiedBy>Jane Xu</cp:lastModifiedBy>
  <cp:revision>18</cp:revision>
  <dcterms:created xsi:type="dcterms:W3CDTF">2021-01-28T03:54:00Z</dcterms:created>
  <dcterms:modified xsi:type="dcterms:W3CDTF">2021-04-01T23:04:00Z</dcterms:modified>
</cp:coreProperties>
</file>